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49CC094" w14:textId="7985D3F7" w:rsidR="00291571" w:rsidRPr="00027B7F" w:rsidRDefault="00291571" w:rsidP="00BF409F">
      <w:pPr>
        <w:tabs>
          <w:tab w:val="left" w:pos="360"/>
        </w:tabs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027B7F">
        <w:rPr>
          <w:rFonts w:ascii="Times New Roman" w:hAnsi="Times New Roman" w:cs="Times New Roman"/>
          <w:b/>
          <w:sz w:val="24"/>
          <w:szCs w:val="24"/>
        </w:rPr>
        <w:t>SUPPLEMENTARY TABLES:</w:t>
      </w:r>
    </w:p>
    <w:p w14:paraId="1E219B93" w14:textId="58B22205" w:rsidR="00027B7F" w:rsidRPr="00027B7F" w:rsidRDefault="005A3A07" w:rsidP="00BF409F">
      <w:pPr>
        <w:tabs>
          <w:tab w:val="left" w:pos="360"/>
        </w:tabs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Supplementary </w:t>
      </w:r>
      <w:r w:rsidR="00100404">
        <w:rPr>
          <w:rFonts w:ascii="Times New Roman" w:hAnsi="Times New Roman" w:cs="Times New Roman"/>
          <w:b/>
          <w:sz w:val="24"/>
          <w:szCs w:val="24"/>
        </w:rPr>
        <w:t>Table S2</w:t>
      </w:r>
      <w:bookmarkStart w:id="0" w:name="_GoBack"/>
      <w:bookmarkEnd w:id="0"/>
      <w:r w:rsidR="00027B7F" w:rsidRPr="00027B7F">
        <w:rPr>
          <w:rFonts w:ascii="Times New Roman" w:hAnsi="Times New Roman" w:cs="Times New Roman"/>
          <w:b/>
          <w:sz w:val="24"/>
          <w:szCs w:val="24"/>
        </w:rPr>
        <w:t>. Low BMP4 expression is observed in a majority of human breast cancer samples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30"/>
        <w:gridCol w:w="1165"/>
        <w:gridCol w:w="2160"/>
        <w:gridCol w:w="1530"/>
        <w:gridCol w:w="1530"/>
        <w:gridCol w:w="1435"/>
      </w:tblGrid>
      <w:tr w:rsidR="00426D25" w:rsidRPr="00027B7F" w14:paraId="03CD7135" w14:textId="77777777" w:rsidTr="004479EF">
        <w:trPr>
          <w:jc w:val="center"/>
        </w:trPr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</w:tcPr>
          <w:p w14:paraId="3C94E2BB" w14:textId="77777777" w:rsidR="00291571" w:rsidRPr="00027B7F" w:rsidRDefault="00291571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Dataset</w:t>
            </w:r>
          </w:p>
        </w:tc>
        <w:tc>
          <w:tcPr>
            <w:tcW w:w="1165" w:type="dxa"/>
            <w:tcBorders>
              <w:top w:val="single" w:sz="4" w:space="0" w:color="auto"/>
              <w:bottom w:val="single" w:sz="4" w:space="0" w:color="auto"/>
            </w:tcBorders>
          </w:tcPr>
          <w:p w14:paraId="36CAE83E" w14:textId="53D5C77A" w:rsidR="00291571" w:rsidRPr="00027B7F" w:rsidRDefault="00027B7F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Sample #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14:paraId="213C50DE" w14:textId="77777777" w:rsidR="00291571" w:rsidRPr="00027B7F" w:rsidRDefault="00291571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Analysis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</w:tcPr>
          <w:p w14:paraId="21F70CEC" w14:textId="77777777" w:rsidR="00291571" w:rsidRPr="00027B7F" w:rsidRDefault="00291571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Expression*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</w:tcPr>
          <w:p w14:paraId="1DB77D06" w14:textId="77777777" w:rsidR="00291571" w:rsidRPr="00027B7F" w:rsidRDefault="00291571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Significance</w:t>
            </w:r>
          </w:p>
        </w:tc>
        <w:tc>
          <w:tcPr>
            <w:tcW w:w="1435" w:type="dxa"/>
            <w:tcBorders>
              <w:top w:val="single" w:sz="4" w:space="0" w:color="auto"/>
              <w:bottom w:val="single" w:sz="4" w:space="0" w:color="auto"/>
            </w:tcBorders>
          </w:tcPr>
          <w:p w14:paraId="23440701" w14:textId="77777777" w:rsidR="00291571" w:rsidRPr="00027B7F" w:rsidRDefault="00291571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Reference</w:t>
            </w:r>
          </w:p>
        </w:tc>
      </w:tr>
      <w:tr w:rsidR="00426D25" w:rsidRPr="00027B7F" w14:paraId="58103F4B" w14:textId="77777777" w:rsidTr="004479EF">
        <w:trPr>
          <w:jc w:val="center"/>
        </w:trPr>
        <w:tc>
          <w:tcPr>
            <w:tcW w:w="1530" w:type="dxa"/>
            <w:tcBorders>
              <w:top w:val="single" w:sz="4" w:space="0" w:color="auto"/>
            </w:tcBorders>
          </w:tcPr>
          <w:p w14:paraId="7B7CA86F" w14:textId="77777777" w:rsidR="00291571" w:rsidRPr="00027B7F" w:rsidRDefault="00291571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orlie Breast</w:t>
            </w:r>
          </w:p>
        </w:tc>
        <w:tc>
          <w:tcPr>
            <w:tcW w:w="1165" w:type="dxa"/>
            <w:tcBorders>
              <w:top w:val="single" w:sz="4" w:space="0" w:color="auto"/>
            </w:tcBorders>
          </w:tcPr>
          <w:p w14:paraId="7856B4A4" w14:textId="77777777" w:rsidR="00291571" w:rsidRPr="00027B7F" w:rsidRDefault="00291571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5</w:t>
            </w:r>
          </w:p>
        </w:tc>
        <w:tc>
          <w:tcPr>
            <w:tcW w:w="2160" w:type="dxa"/>
            <w:tcBorders>
              <w:top w:val="single" w:sz="4" w:space="0" w:color="auto"/>
            </w:tcBorders>
          </w:tcPr>
          <w:p w14:paraId="315CDD68" w14:textId="21880965" w:rsidR="00291571" w:rsidRPr="00027B7F" w:rsidRDefault="00426D25" w:rsidP="00BF409F">
            <w:pPr>
              <w:tabs>
                <w:tab w:val="left" w:pos="360"/>
              </w:tabs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LBC </w:t>
            </w:r>
            <w:r w:rsidR="00291571"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s Normal</w:t>
            </w:r>
          </w:p>
        </w:tc>
        <w:tc>
          <w:tcPr>
            <w:tcW w:w="1530" w:type="dxa"/>
            <w:tcBorders>
              <w:top w:val="single" w:sz="4" w:space="0" w:color="auto"/>
            </w:tcBorders>
          </w:tcPr>
          <w:p w14:paraId="52A6B2ED" w14:textId="77777777" w:rsidR="00291571" w:rsidRPr="00027B7F" w:rsidRDefault="00291571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.388</w:t>
            </w:r>
          </w:p>
        </w:tc>
        <w:tc>
          <w:tcPr>
            <w:tcW w:w="1530" w:type="dxa"/>
            <w:tcBorders>
              <w:top w:val="single" w:sz="4" w:space="0" w:color="auto"/>
            </w:tcBorders>
          </w:tcPr>
          <w:p w14:paraId="602B0743" w14:textId="77777777" w:rsidR="00291571" w:rsidRPr="00027B7F" w:rsidRDefault="00291571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26</w:t>
            </w:r>
          </w:p>
        </w:tc>
        <w:tc>
          <w:tcPr>
            <w:tcW w:w="1435" w:type="dxa"/>
            <w:tcBorders>
              <w:top w:val="single" w:sz="4" w:space="0" w:color="auto"/>
            </w:tcBorders>
          </w:tcPr>
          <w:p w14:paraId="6DC27505" w14:textId="090A868F" w:rsidR="00291571" w:rsidRPr="00027B7F" w:rsidRDefault="00041B1A" w:rsidP="00BF409F">
            <w:pPr>
              <w:tabs>
                <w:tab w:val="left" w:pos="360"/>
              </w:tabs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Tb3JsaWU8L0F1dGhvcj48WWVhcj4yMDAxPC9ZZWFyPjxS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</w:fldData>
              </w:fldChar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Tb3JsaWU8L0F1dGhvcj48WWVhcj4yMDAxPC9ZZWFyPjxS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</w:fldData>
              </w:fldChar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027B7F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(</w:t>
            </w:r>
            <w:hyperlink w:anchor="_ENREF_10" w:tooltip="Sorlie, 2001 #100" w:history="1">
              <w:r w:rsidR="00567453" w:rsidRPr="00027B7F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Sorlie et al., 2001</w:t>
              </w:r>
            </w:hyperlink>
            <w:r w:rsidRPr="00027B7F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)</w:t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</w:p>
        </w:tc>
      </w:tr>
      <w:tr w:rsidR="00426D25" w:rsidRPr="00027B7F" w14:paraId="1CF1B2D6" w14:textId="77777777" w:rsidTr="004479EF">
        <w:trPr>
          <w:jc w:val="center"/>
        </w:trPr>
        <w:tc>
          <w:tcPr>
            <w:tcW w:w="1530" w:type="dxa"/>
          </w:tcPr>
          <w:p w14:paraId="02591178" w14:textId="77777777" w:rsidR="00291571" w:rsidRPr="00027B7F" w:rsidRDefault="00291571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dvanyi</w:t>
            </w:r>
            <w:proofErr w:type="spellEnd"/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Breast</w:t>
            </w:r>
          </w:p>
        </w:tc>
        <w:tc>
          <w:tcPr>
            <w:tcW w:w="1165" w:type="dxa"/>
          </w:tcPr>
          <w:p w14:paraId="2DFFC751" w14:textId="77777777" w:rsidR="00291571" w:rsidRPr="00027B7F" w:rsidRDefault="00291571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2160" w:type="dxa"/>
          </w:tcPr>
          <w:p w14:paraId="488E3409" w14:textId="4B2B5459" w:rsidR="00291571" w:rsidRPr="00027B7F" w:rsidRDefault="00426D25" w:rsidP="00BF409F">
            <w:pPr>
              <w:tabs>
                <w:tab w:val="left" w:pos="360"/>
              </w:tabs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DBC</w:t>
            </w:r>
            <w:r w:rsidR="00291571"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vs Normal</w:t>
            </w:r>
          </w:p>
        </w:tc>
        <w:tc>
          <w:tcPr>
            <w:tcW w:w="1530" w:type="dxa"/>
          </w:tcPr>
          <w:p w14:paraId="126F244D" w14:textId="77777777" w:rsidR="00291571" w:rsidRPr="00027B7F" w:rsidRDefault="00291571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.16</w:t>
            </w:r>
          </w:p>
        </w:tc>
        <w:tc>
          <w:tcPr>
            <w:tcW w:w="1530" w:type="dxa"/>
          </w:tcPr>
          <w:p w14:paraId="4CD04815" w14:textId="77777777" w:rsidR="00291571" w:rsidRPr="00027B7F" w:rsidRDefault="00291571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03</w:t>
            </w:r>
          </w:p>
        </w:tc>
        <w:tc>
          <w:tcPr>
            <w:tcW w:w="1435" w:type="dxa"/>
          </w:tcPr>
          <w:p w14:paraId="6D6A2A9D" w14:textId="6073A7FA" w:rsidR="00291571" w:rsidRPr="00027B7F" w:rsidRDefault="00041B1A" w:rsidP="00BF409F">
            <w:pPr>
              <w:tabs>
                <w:tab w:val="left" w:pos="360"/>
              </w:tabs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SYWR2YW55aTwvQXV0aG9yPjxZZWFyPjIwMDU8L1llYXI+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</w:fldData>
              </w:fldChar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SYWR2YW55aTwvQXV0aG9yPjxZZWFyPjIwMDU8L1llYXI+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</w:fldData>
              </w:fldChar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027B7F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(</w:t>
            </w:r>
            <w:hyperlink w:anchor="_ENREF_8" w:tooltip="Radvanyi, 2005 #101" w:history="1">
              <w:r w:rsidR="00567453" w:rsidRPr="00027B7F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Radvanyi et al., 2005</w:t>
              </w:r>
            </w:hyperlink>
            <w:r w:rsidRPr="00027B7F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)</w:t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426D25" w:rsidRPr="00027B7F" w14:paraId="1966EC0D" w14:textId="77777777" w:rsidTr="004479EF">
        <w:trPr>
          <w:jc w:val="center"/>
        </w:trPr>
        <w:tc>
          <w:tcPr>
            <w:tcW w:w="1530" w:type="dxa"/>
          </w:tcPr>
          <w:p w14:paraId="7F66817F" w14:textId="77777777" w:rsidR="00291571" w:rsidRPr="00027B7F" w:rsidRDefault="00291571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CGA Breast</w:t>
            </w:r>
          </w:p>
        </w:tc>
        <w:tc>
          <w:tcPr>
            <w:tcW w:w="1165" w:type="dxa"/>
          </w:tcPr>
          <w:p w14:paraId="1A82E976" w14:textId="77777777" w:rsidR="00291571" w:rsidRPr="00027B7F" w:rsidRDefault="00291571" w:rsidP="00BF409F">
            <w:pPr>
              <w:tabs>
                <w:tab w:val="left" w:pos="360"/>
              </w:tabs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93</w:t>
            </w:r>
          </w:p>
          <w:p w14:paraId="2B432551" w14:textId="77777777" w:rsidR="00291571" w:rsidRPr="00027B7F" w:rsidRDefault="00291571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2160" w:type="dxa"/>
          </w:tcPr>
          <w:p w14:paraId="49FB58E9" w14:textId="0C235B30" w:rsidR="00291571" w:rsidRPr="00027B7F" w:rsidRDefault="00426D25" w:rsidP="00BF409F">
            <w:pPr>
              <w:tabs>
                <w:tab w:val="left" w:pos="360"/>
              </w:tabs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DBC</w:t>
            </w:r>
            <w:r w:rsidR="00291571"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vs Normal</w:t>
            </w:r>
          </w:p>
        </w:tc>
        <w:tc>
          <w:tcPr>
            <w:tcW w:w="1530" w:type="dxa"/>
          </w:tcPr>
          <w:p w14:paraId="4A8EBD3C" w14:textId="77777777" w:rsidR="00291571" w:rsidRPr="00027B7F" w:rsidRDefault="00291571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.058</w:t>
            </w:r>
          </w:p>
        </w:tc>
        <w:tc>
          <w:tcPr>
            <w:tcW w:w="1530" w:type="dxa"/>
          </w:tcPr>
          <w:p w14:paraId="60FE716C" w14:textId="77777777" w:rsidR="00291571" w:rsidRPr="00027B7F" w:rsidRDefault="00291571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&lt;0.00001</w:t>
            </w:r>
          </w:p>
        </w:tc>
        <w:tc>
          <w:tcPr>
            <w:tcW w:w="1435" w:type="dxa"/>
          </w:tcPr>
          <w:p w14:paraId="1C523924" w14:textId="0598AB02" w:rsidR="00291571" w:rsidRPr="00027B7F" w:rsidRDefault="00041B1A" w:rsidP="00BF409F">
            <w:pPr>
              <w:tabs>
                <w:tab w:val="left" w:pos="360"/>
              </w:tabs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DYW5jZXIgR2Vub21lIEF0bGFzPC9BdXRob3I+PFllYXI+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</w:fldData>
              </w:fldChar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DYW5jZXIgR2Vub21lIEF0bGFzPC9BdXRob3I+PFllYXI+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</w:fldData>
              </w:fldChar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027B7F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(</w:t>
            </w:r>
            <w:hyperlink w:anchor="_ENREF_1" w:tooltip="Cancer Genome Atlas, 2012 #112" w:history="1">
              <w:r w:rsidR="00567453" w:rsidRPr="00027B7F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Cancer Genome Atlas, 2012</w:t>
              </w:r>
            </w:hyperlink>
            <w:r w:rsidRPr="00027B7F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)</w:t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426D25" w:rsidRPr="00027B7F" w14:paraId="60469B89" w14:textId="77777777" w:rsidTr="004479EF">
        <w:trPr>
          <w:jc w:val="center"/>
        </w:trPr>
        <w:tc>
          <w:tcPr>
            <w:tcW w:w="1530" w:type="dxa"/>
          </w:tcPr>
          <w:p w14:paraId="1C7A7DA0" w14:textId="77777777" w:rsidR="00291571" w:rsidRPr="00027B7F" w:rsidRDefault="00291571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CGA Breast</w:t>
            </w:r>
          </w:p>
        </w:tc>
        <w:tc>
          <w:tcPr>
            <w:tcW w:w="1165" w:type="dxa"/>
          </w:tcPr>
          <w:p w14:paraId="223220DE" w14:textId="77777777" w:rsidR="00291571" w:rsidRPr="00027B7F" w:rsidRDefault="00291571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93</w:t>
            </w:r>
          </w:p>
        </w:tc>
        <w:tc>
          <w:tcPr>
            <w:tcW w:w="2160" w:type="dxa"/>
          </w:tcPr>
          <w:p w14:paraId="7823B1E5" w14:textId="2F2D735C" w:rsidR="00291571" w:rsidRPr="00027B7F" w:rsidRDefault="00426D25" w:rsidP="00BF409F">
            <w:pPr>
              <w:tabs>
                <w:tab w:val="left" w:pos="360"/>
              </w:tabs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DBC</w:t>
            </w:r>
            <w:r w:rsidR="00291571"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vs Normal</w:t>
            </w:r>
          </w:p>
        </w:tc>
        <w:tc>
          <w:tcPr>
            <w:tcW w:w="1530" w:type="dxa"/>
          </w:tcPr>
          <w:p w14:paraId="0C6CA8D0" w14:textId="77777777" w:rsidR="00291571" w:rsidRPr="00027B7F" w:rsidRDefault="00291571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.058</w:t>
            </w:r>
          </w:p>
        </w:tc>
        <w:tc>
          <w:tcPr>
            <w:tcW w:w="1530" w:type="dxa"/>
          </w:tcPr>
          <w:p w14:paraId="3F94E88A" w14:textId="77777777" w:rsidR="00291571" w:rsidRPr="00027B7F" w:rsidRDefault="00291571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&lt;0.00001</w:t>
            </w:r>
          </w:p>
        </w:tc>
        <w:tc>
          <w:tcPr>
            <w:tcW w:w="1435" w:type="dxa"/>
          </w:tcPr>
          <w:p w14:paraId="4EA9B9B8" w14:textId="617BFA6A" w:rsidR="00291571" w:rsidRPr="00027B7F" w:rsidRDefault="00041B1A" w:rsidP="00BF409F">
            <w:pPr>
              <w:tabs>
                <w:tab w:val="left" w:pos="360"/>
              </w:tabs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DYW5jZXIgR2Vub21lIEF0bGFzPC9BdXRob3I+PFllYXI+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</w:fldData>
              </w:fldChar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DYW5jZXIgR2Vub21lIEF0bGFzPC9BdXRob3I+PFllYXI+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</w:fldData>
              </w:fldChar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027B7F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(</w:t>
            </w:r>
            <w:hyperlink w:anchor="_ENREF_1" w:tooltip="Cancer Genome Atlas, 2012 #112" w:history="1">
              <w:r w:rsidR="00567453" w:rsidRPr="00027B7F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Cancer Genome Atlas, 2012</w:t>
              </w:r>
            </w:hyperlink>
            <w:r w:rsidRPr="00027B7F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)</w:t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426D25" w:rsidRPr="00027B7F" w14:paraId="5F1B0E11" w14:textId="77777777" w:rsidTr="004479EF">
        <w:trPr>
          <w:jc w:val="center"/>
        </w:trPr>
        <w:tc>
          <w:tcPr>
            <w:tcW w:w="1530" w:type="dxa"/>
          </w:tcPr>
          <w:p w14:paraId="0FC9D2DB" w14:textId="77777777" w:rsidR="00291571" w:rsidRPr="00027B7F" w:rsidRDefault="00291571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CGA Breast</w:t>
            </w:r>
          </w:p>
        </w:tc>
        <w:tc>
          <w:tcPr>
            <w:tcW w:w="1165" w:type="dxa"/>
          </w:tcPr>
          <w:p w14:paraId="4CAAC73E" w14:textId="77777777" w:rsidR="00291571" w:rsidRPr="00027B7F" w:rsidRDefault="00291571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93</w:t>
            </w:r>
          </w:p>
        </w:tc>
        <w:tc>
          <w:tcPr>
            <w:tcW w:w="2160" w:type="dxa"/>
          </w:tcPr>
          <w:p w14:paraId="4EAA6B64" w14:textId="128A3F1A" w:rsidR="00291571" w:rsidRPr="00027B7F" w:rsidRDefault="00426D25" w:rsidP="00BF409F">
            <w:pPr>
              <w:tabs>
                <w:tab w:val="left" w:pos="360"/>
              </w:tabs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C</w:t>
            </w:r>
            <w:r w:rsidR="00291571"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vs Normal</w:t>
            </w:r>
          </w:p>
        </w:tc>
        <w:tc>
          <w:tcPr>
            <w:tcW w:w="1530" w:type="dxa"/>
          </w:tcPr>
          <w:p w14:paraId="7AE6BB4F" w14:textId="77777777" w:rsidR="00291571" w:rsidRPr="00027B7F" w:rsidRDefault="00291571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.975</w:t>
            </w:r>
          </w:p>
        </w:tc>
        <w:tc>
          <w:tcPr>
            <w:tcW w:w="1530" w:type="dxa"/>
          </w:tcPr>
          <w:p w14:paraId="00ACB9B1" w14:textId="77777777" w:rsidR="00291571" w:rsidRPr="00027B7F" w:rsidRDefault="00291571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01</w:t>
            </w:r>
          </w:p>
        </w:tc>
        <w:tc>
          <w:tcPr>
            <w:tcW w:w="1435" w:type="dxa"/>
          </w:tcPr>
          <w:p w14:paraId="7D5C75AB" w14:textId="19360F99" w:rsidR="00291571" w:rsidRPr="00027B7F" w:rsidRDefault="00041B1A" w:rsidP="00BF409F">
            <w:pPr>
              <w:tabs>
                <w:tab w:val="left" w:pos="360"/>
              </w:tabs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DYW5jZXIgR2Vub21lIEF0bGFzPC9BdXRob3I+PFllYXI+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</w:fldData>
              </w:fldChar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DYW5jZXIgR2Vub21lIEF0bGFzPC9BdXRob3I+PFllYXI+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</w:fldData>
              </w:fldChar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027B7F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(</w:t>
            </w:r>
            <w:hyperlink w:anchor="_ENREF_1" w:tooltip="Cancer Genome Atlas, 2012 #112" w:history="1">
              <w:r w:rsidR="00567453" w:rsidRPr="00027B7F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Cancer Genome Atlas, 2012</w:t>
              </w:r>
            </w:hyperlink>
            <w:r w:rsidRPr="00027B7F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)</w:t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426D25" w:rsidRPr="00027B7F" w14:paraId="2AB184C4" w14:textId="77777777" w:rsidTr="004479EF">
        <w:trPr>
          <w:jc w:val="center"/>
        </w:trPr>
        <w:tc>
          <w:tcPr>
            <w:tcW w:w="1530" w:type="dxa"/>
          </w:tcPr>
          <w:p w14:paraId="2BF78B9A" w14:textId="77777777" w:rsidR="00291571" w:rsidRPr="00027B7F" w:rsidRDefault="00291571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CGA Breast</w:t>
            </w:r>
          </w:p>
        </w:tc>
        <w:tc>
          <w:tcPr>
            <w:tcW w:w="1165" w:type="dxa"/>
          </w:tcPr>
          <w:p w14:paraId="52B35C39" w14:textId="77777777" w:rsidR="00291571" w:rsidRPr="00027B7F" w:rsidRDefault="00291571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93</w:t>
            </w:r>
          </w:p>
        </w:tc>
        <w:tc>
          <w:tcPr>
            <w:tcW w:w="2160" w:type="dxa"/>
          </w:tcPr>
          <w:p w14:paraId="45E5E946" w14:textId="47E3B2EF" w:rsidR="00291571" w:rsidRPr="00027B7F" w:rsidRDefault="00426D25" w:rsidP="00BF409F">
            <w:pPr>
              <w:tabs>
                <w:tab w:val="left" w:pos="360"/>
              </w:tabs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BC</w:t>
            </w:r>
            <w:r w:rsidR="00291571"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vs Normal</w:t>
            </w:r>
          </w:p>
        </w:tc>
        <w:tc>
          <w:tcPr>
            <w:tcW w:w="1530" w:type="dxa"/>
          </w:tcPr>
          <w:p w14:paraId="2032F1DB" w14:textId="77777777" w:rsidR="00291571" w:rsidRPr="00027B7F" w:rsidRDefault="00291571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.078</w:t>
            </w:r>
          </w:p>
        </w:tc>
        <w:tc>
          <w:tcPr>
            <w:tcW w:w="1530" w:type="dxa"/>
          </w:tcPr>
          <w:p w14:paraId="5D7526B7" w14:textId="77777777" w:rsidR="00291571" w:rsidRPr="00027B7F" w:rsidRDefault="00291571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&lt;0.00001</w:t>
            </w:r>
          </w:p>
        </w:tc>
        <w:tc>
          <w:tcPr>
            <w:tcW w:w="1435" w:type="dxa"/>
          </w:tcPr>
          <w:p w14:paraId="725B113F" w14:textId="3ACA1FC2" w:rsidR="00291571" w:rsidRPr="00027B7F" w:rsidRDefault="00041B1A" w:rsidP="00BF409F">
            <w:pPr>
              <w:tabs>
                <w:tab w:val="left" w:pos="360"/>
              </w:tabs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DYW5jZXIgR2Vub21lIEF0bGFzPC9BdXRob3I+PFllYXI+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</w:fldData>
              </w:fldChar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DYW5jZXIgR2Vub21lIEF0bGFzPC9BdXRob3I+PFllYXI+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</w:fldData>
              </w:fldChar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027B7F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(</w:t>
            </w:r>
            <w:hyperlink w:anchor="_ENREF_1" w:tooltip="Cancer Genome Atlas, 2012 #112" w:history="1">
              <w:r w:rsidR="00567453" w:rsidRPr="00027B7F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Cancer Genome Atlas, 2012</w:t>
              </w:r>
            </w:hyperlink>
            <w:r w:rsidRPr="00027B7F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)</w:t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426D25" w:rsidRPr="00027B7F" w14:paraId="452DAE70" w14:textId="77777777" w:rsidTr="004479EF">
        <w:trPr>
          <w:jc w:val="center"/>
        </w:trPr>
        <w:tc>
          <w:tcPr>
            <w:tcW w:w="1530" w:type="dxa"/>
          </w:tcPr>
          <w:p w14:paraId="773F15D0" w14:textId="77777777" w:rsidR="00291571" w:rsidRPr="00027B7F" w:rsidRDefault="00291571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CGA Breast</w:t>
            </w:r>
          </w:p>
        </w:tc>
        <w:tc>
          <w:tcPr>
            <w:tcW w:w="1165" w:type="dxa"/>
          </w:tcPr>
          <w:p w14:paraId="4A34B8C2" w14:textId="77777777" w:rsidR="00291571" w:rsidRPr="00027B7F" w:rsidRDefault="00291571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93</w:t>
            </w:r>
          </w:p>
        </w:tc>
        <w:tc>
          <w:tcPr>
            <w:tcW w:w="2160" w:type="dxa"/>
          </w:tcPr>
          <w:p w14:paraId="63A0CF67" w14:textId="49CE175E" w:rsidR="00291571" w:rsidRPr="00027B7F" w:rsidRDefault="00426D25" w:rsidP="00BF409F">
            <w:pPr>
              <w:tabs>
                <w:tab w:val="left" w:pos="360"/>
              </w:tabs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LDBC</w:t>
            </w:r>
            <w:r w:rsidR="00291571"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vs Normal</w:t>
            </w:r>
          </w:p>
        </w:tc>
        <w:tc>
          <w:tcPr>
            <w:tcW w:w="1530" w:type="dxa"/>
          </w:tcPr>
          <w:p w14:paraId="2B4195F5" w14:textId="77777777" w:rsidR="00291571" w:rsidRPr="00027B7F" w:rsidRDefault="00291571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.007</w:t>
            </w:r>
          </w:p>
        </w:tc>
        <w:tc>
          <w:tcPr>
            <w:tcW w:w="1530" w:type="dxa"/>
          </w:tcPr>
          <w:p w14:paraId="0E22B54B" w14:textId="77777777" w:rsidR="00291571" w:rsidRPr="00027B7F" w:rsidRDefault="00291571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12</w:t>
            </w:r>
          </w:p>
        </w:tc>
        <w:tc>
          <w:tcPr>
            <w:tcW w:w="1435" w:type="dxa"/>
          </w:tcPr>
          <w:p w14:paraId="6491B731" w14:textId="409E1692" w:rsidR="00291571" w:rsidRPr="00027B7F" w:rsidRDefault="00041B1A" w:rsidP="00BF409F">
            <w:pPr>
              <w:tabs>
                <w:tab w:val="left" w:pos="360"/>
              </w:tabs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27B7F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DYW5jZXIgR2Vub21lIEF0bGFzPC9BdXRob3I+PFllYXI+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</w:fldData>
              </w:fldChar>
            </w:r>
            <w:r w:rsidRPr="00027B7F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027B7F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DYW5jZXIgR2Vub21lIEF0bGFzPC9BdXRob3I+PFllYXI+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</w:fldData>
              </w:fldChar>
            </w:r>
            <w:r w:rsidRPr="00027B7F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027B7F">
              <w:rPr>
                <w:rFonts w:ascii="Times New Roman" w:hAnsi="Times New Roman" w:cs="Times New Roman"/>
                <w:sz w:val="24"/>
                <w:szCs w:val="24"/>
              </w:rPr>
            </w:r>
            <w:r w:rsidRPr="00027B7F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027B7F">
              <w:rPr>
                <w:rFonts w:ascii="Times New Roman" w:hAnsi="Times New Roman" w:cs="Times New Roman"/>
                <w:sz w:val="24"/>
                <w:szCs w:val="24"/>
              </w:rPr>
            </w:r>
            <w:r w:rsidRPr="00027B7F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027B7F"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1" w:tooltip="Cancer Genome Atlas, 2012 #112" w:history="1">
              <w:r w:rsidR="00567453" w:rsidRPr="00027B7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Cancer Genome Atlas, 2012</w:t>
              </w:r>
            </w:hyperlink>
            <w:r w:rsidRPr="00027B7F"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 w:rsidRPr="00027B7F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426D25" w:rsidRPr="00027B7F" w14:paraId="3E6E2904" w14:textId="77777777" w:rsidTr="004479EF">
        <w:trPr>
          <w:jc w:val="center"/>
        </w:trPr>
        <w:tc>
          <w:tcPr>
            <w:tcW w:w="1530" w:type="dxa"/>
          </w:tcPr>
          <w:p w14:paraId="0489DE26" w14:textId="77777777" w:rsidR="00291571" w:rsidRPr="00027B7F" w:rsidRDefault="00291571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CGA Breast</w:t>
            </w:r>
          </w:p>
        </w:tc>
        <w:tc>
          <w:tcPr>
            <w:tcW w:w="1165" w:type="dxa"/>
          </w:tcPr>
          <w:p w14:paraId="381C1B04" w14:textId="77777777" w:rsidR="00291571" w:rsidRPr="00027B7F" w:rsidRDefault="00291571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93</w:t>
            </w:r>
          </w:p>
        </w:tc>
        <w:tc>
          <w:tcPr>
            <w:tcW w:w="2160" w:type="dxa"/>
          </w:tcPr>
          <w:p w14:paraId="29453FAC" w14:textId="33B87A46" w:rsidR="00291571" w:rsidRPr="00027B7F" w:rsidRDefault="00426D25" w:rsidP="00BF409F">
            <w:pPr>
              <w:tabs>
                <w:tab w:val="left" w:pos="360"/>
              </w:tabs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LBC</w:t>
            </w:r>
            <w:r w:rsidR="00291571"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vs Normal</w:t>
            </w:r>
          </w:p>
        </w:tc>
        <w:tc>
          <w:tcPr>
            <w:tcW w:w="1530" w:type="dxa"/>
          </w:tcPr>
          <w:p w14:paraId="60A86D71" w14:textId="77777777" w:rsidR="00291571" w:rsidRPr="00027B7F" w:rsidRDefault="00291571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518</w:t>
            </w:r>
          </w:p>
        </w:tc>
        <w:tc>
          <w:tcPr>
            <w:tcW w:w="1530" w:type="dxa"/>
          </w:tcPr>
          <w:p w14:paraId="387B7E97" w14:textId="77777777" w:rsidR="00291571" w:rsidRPr="00027B7F" w:rsidRDefault="00291571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02</w:t>
            </w:r>
          </w:p>
        </w:tc>
        <w:tc>
          <w:tcPr>
            <w:tcW w:w="1435" w:type="dxa"/>
          </w:tcPr>
          <w:p w14:paraId="74B427F7" w14:textId="4B8655BA" w:rsidR="00291571" w:rsidRPr="00027B7F" w:rsidRDefault="00041B1A" w:rsidP="00BF409F">
            <w:pPr>
              <w:tabs>
                <w:tab w:val="left" w:pos="360"/>
              </w:tabs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DYW5jZXIgR2Vub21lIEF0bGFzPC9BdXRob3I+PFllYXI+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</w:fldData>
              </w:fldChar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DYW5jZXIgR2Vub21lIEF0bGFzPC9BdXRob3I+PFllYXI+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</w:fldData>
              </w:fldChar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027B7F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(</w:t>
            </w:r>
            <w:hyperlink w:anchor="_ENREF_1" w:tooltip="Cancer Genome Atlas, 2012 #112" w:history="1">
              <w:r w:rsidR="00567453" w:rsidRPr="00027B7F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Cancer Genome Atlas, 2012</w:t>
              </w:r>
            </w:hyperlink>
            <w:r w:rsidRPr="00027B7F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)</w:t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426D25" w:rsidRPr="00027B7F" w14:paraId="0FD8A733" w14:textId="77777777" w:rsidTr="004479EF">
        <w:trPr>
          <w:jc w:val="center"/>
        </w:trPr>
        <w:tc>
          <w:tcPr>
            <w:tcW w:w="1530" w:type="dxa"/>
          </w:tcPr>
          <w:p w14:paraId="232842B7" w14:textId="77777777" w:rsidR="00291571" w:rsidRPr="00027B7F" w:rsidRDefault="00291571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inak</w:t>
            </w:r>
            <w:proofErr w:type="spellEnd"/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Breast</w:t>
            </w:r>
          </w:p>
        </w:tc>
        <w:tc>
          <w:tcPr>
            <w:tcW w:w="1165" w:type="dxa"/>
          </w:tcPr>
          <w:p w14:paraId="5A942C2A" w14:textId="77777777" w:rsidR="00291571" w:rsidRPr="00027B7F" w:rsidRDefault="00291571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9</w:t>
            </w:r>
          </w:p>
        </w:tc>
        <w:tc>
          <w:tcPr>
            <w:tcW w:w="2160" w:type="dxa"/>
          </w:tcPr>
          <w:p w14:paraId="016F1E41" w14:textId="6181E28F" w:rsidR="00291571" w:rsidRPr="00027B7F" w:rsidRDefault="00426D25" w:rsidP="00BF409F">
            <w:pPr>
              <w:tabs>
                <w:tab w:val="left" w:pos="360"/>
              </w:tabs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BCS</w:t>
            </w:r>
            <w:r w:rsidR="00291571"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vs Normal</w:t>
            </w:r>
          </w:p>
        </w:tc>
        <w:tc>
          <w:tcPr>
            <w:tcW w:w="1530" w:type="dxa"/>
          </w:tcPr>
          <w:p w14:paraId="1EE852AC" w14:textId="77777777" w:rsidR="00291571" w:rsidRPr="00027B7F" w:rsidRDefault="00291571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6.907</w:t>
            </w:r>
          </w:p>
        </w:tc>
        <w:tc>
          <w:tcPr>
            <w:tcW w:w="1530" w:type="dxa"/>
          </w:tcPr>
          <w:p w14:paraId="51B846A8" w14:textId="77777777" w:rsidR="00291571" w:rsidRPr="00027B7F" w:rsidRDefault="00291571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&lt;0.00001</w:t>
            </w:r>
          </w:p>
        </w:tc>
        <w:tc>
          <w:tcPr>
            <w:tcW w:w="1435" w:type="dxa"/>
          </w:tcPr>
          <w:p w14:paraId="257B8CE3" w14:textId="5854F449" w:rsidR="00291571" w:rsidRPr="00027B7F" w:rsidRDefault="00041B1A" w:rsidP="00BF409F">
            <w:pPr>
              <w:tabs>
                <w:tab w:val="left" w:pos="360"/>
              </w:tabs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GaW5hazwvQXV0aG9yPjxZZWFyPjIwMDg8L1llYXI+PFJl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==
</w:fldData>
              </w:fldChar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GaW5hazwvQXV0aG9yPjxZZWFyPjIwMDg8L1llYXI+PFJl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==
</w:fldData>
              </w:fldChar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027B7F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(</w:t>
            </w:r>
            <w:hyperlink w:anchor="_ENREF_3" w:tooltip="Finak, 2008 #102" w:history="1">
              <w:r w:rsidR="00567453" w:rsidRPr="00027B7F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Finak et al., 2008</w:t>
              </w:r>
            </w:hyperlink>
            <w:r w:rsidRPr="00027B7F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)</w:t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426D25" w:rsidRPr="00027B7F" w14:paraId="6BE4989E" w14:textId="77777777" w:rsidTr="004479EF">
        <w:trPr>
          <w:jc w:val="center"/>
        </w:trPr>
        <w:tc>
          <w:tcPr>
            <w:tcW w:w="1530" w:type="dxa"/>
          </w:tcPr>
          <w:p w14:paraId="059314FD" w14:textId="77777777" w:rsidR="00291571" w:rsidRPr="00027B7F" w:rsidRDefault="00291571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urtis Breast</w:t>
            </w:r>
          </w:p>
        </w:tc>
        <w:tc>
          <w:tcPr>
            <w:tcW w:w="1165" w:type="dxa"/>
          </w:tcPr>
          <w:p w14:paraId="7698EFFE" w14:textId="77777777" w:rsidR="00291571" w:rsidRPr="00027B7F" w:rsidRDefault="00291571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36</w:t>
            </w:r>
          </w:p>
        </w:tc>
        <w:tc>
          <w:tcPr>
            <w:tcW w:w="2160" w:type="dxa"/>
          </w:tcPr>
          <w:p w14:paraId="643BEB6B" w14:textId="6E3594F4" w:rsidR="00291571" w:rsidRPr="00027B7F" w:rsidRDefault="00426D25" w:rsidP="00BF409F">
            <w:pPr>
              <w:tabs>
                <w:tab w:val="left" w:pos="360"/>
              </w:tabs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dBC</w:t>
            </w:r>
            <w:proofErr w:type="spellEnd"/>
            <w:r w:rsidR="00291571"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vs Normal</w:t>
            </w:r>
          </w:p>
        </w:tc>
        <w:tc>
          <w:tcPr>
            <w:tcW w:w="1530" w:type="dxa"/>
          </w:tcPr>
          <w:p w14:paraId="69C3435B" w14:textId="77777777" w:rsidR="00291571" w:rsidRPr="00027B7F" w:rsidRDefault="00291571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.49</w:t>
            </w:r>
          </w:p>
        </w:tc>
        <w:tc>
          <w:tcPr>
            <w:tcW w:w="1530" w:type="dxa"/>
          </w:tcPr>
          <w:p w14:paraId="02FBF1F3" w14:textId="77777777" w:rsidR="00291571" w:rsidRPr="00027B7F" w:rsidRDefault="00291571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&lt;0.00001</w:t>
            </w:r>
          </w:p>
        </w:tc>
        <w:tc>
          <w:tcPr>
            <w:tcW w:w="1435" w:type="dxa"/>
          </w:tcPr>
          <w:p w14:paraId="167D9C5F" w14:textId="05336727" w:rsidR="00291571" w:rsidRPr="00027B7F" w:rsidRDefault="00041B1A" w:rsidP="00BF409F">
            <w:pPr>
              <w:tabs>
                <w:tab w:val="left" w:pos="360"/>
              </w:tabs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DdXJ0aXM8L0F1dGhvcj48WWVhcj4yMDEyPC9ZZWFyPjxS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</w:fldData>
              </w:fldChar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DdXJ0aXM8L0F1dGhvcj48WWVhcj4yMDEyPC9ZZWFyPjxS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</w:fldData>
              </w:fldChar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027B7F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(</w:t>
            </w:r>
            <w:hyperlink w:anchor="_ENREF_2" w:tooltip="Curtis, 2012 #103" w:history="1">
              <w:r w:rsidR="00567453" w:rsidRPr="00027B7F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Curtis et al., 2012</w:t>
              </w:r>
            </w:hyperlink>
            <w:r w:rsidRPr="00027B7F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)</w:t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426D25" w:rsidRPr="00027B7F" w14:paraId="2B75160A" w14:textId="77777777" w:rsidTr="004479EF">
        <w:trPr>
          <w:jc w:val="center"/>
        </w:trPr>
        <w:tc>
          <w:tcPr>
            <w:tcW w:w="1530" w:type="dxa"/>
          </w:tcPr>
          <w:p w14:paraId="3BBFC768" w14:textId="77777777" w:rsidR="00291571" w:rsidRPr="00027B7F" w:rsidRDefault="00291571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Karnoub</w:t>
            </w:r>
            <w:proofErr w:type="spellEnd"/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Breast</w:t>
            </w:r>
          </w:p>
        </w:tc>
        <w:tc>
          <w:tcPr>
            <w:tcW w:w="1165" w:type="dxa"/>
          </w:tcPr>
          <w:p w14:paraId="4751AABC" w14:textId="77777777" w:rsidR="00291571" w:rsidRPr="00027B7F" w:rsidRDefault="00291571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2160" w:type="dxa"/>
          </w:tcPr>
          <w:p w14:paraId="230FD2DA" w14:textId="79BEA7E4" w:rsidR="00291571" w:rsidRPr="00027B7F" w:rsidRDefault="00426D25" w:rsidP="00BF409F">
            <w:pPr>
              <w:tabs>
                <w:tab w:val="left" w:pos="360"/>
              </w:tabs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DBCS</w:t>
            </w:r>
            <w:r w:rsidR="00291571"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vs Normal</w:t>
            </w:r>
          </w:p>
        </w:tc>
        <w:tc>
          <w:tcPr>
            <w:tcW w:w="1530" w:type="dxa"/>
          </w:tcPr>
          <w:p w14:paraId="3118C5E5" w14:textId="77777777" w:rsidR="00291571" w:rsidRPr="00027B7F" w:rsidRDefault="00291571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6.273</w:t>
            </w:r>
          </w:p>
        </w:tc>
        <w:tc>
          <w:tcPr>
            <w:tcW w:w="1530" w:type="dxa"/>
          </w:tcPr>
          <w:p w14:paraId="1E6CADB9" w14:textId="77777777" w:rsidR="00291571" w:rsidRPr="00027B7F" w:rsidRDefault="00291571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17</w:t>
            </w:r>
          </w:p>
        </w:tc>
        <w:tc>
          <w:tcPr>
            <w:tcW w:w="1435" w:type="dxa"/>
          </w:tcPr>
          <w:p w14:paraId="4A514947" w14:textId="46EAAFF0" w:rsidR="00291571" w:rsidRPr="00027B7F" w:rsidRDefault="00041B1A" w:rsidP="00BF409F">
            <w:pPr>
              <w:tabs>
                <w:tab w:val="left" w:pos="360"/>
              </w:tabs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27B7F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LYXJub3ViPC9BdXRob3I+PFllYXI+MjAwNzwvWWVhcj48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</w:fldData>
              </w:fldChar>
            </w:r>
            <w:r w:rsidRPr="00027B7F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027B7F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LYXJub3ViPC9BdXRob3I+PFllYXI+MjAwNzwvWWVhcj48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</w:fldData>
              </w:fldChar>
            </w:r>
            <w:r w:rsidRPr="00027B7F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027B7F">
              <w:rPr>
                <w:rFonts w:ascii="Times New Roman" w:hAnsi="Times New Roman" w:cs="Times New Roman"/>
                <w:sz w:val="24"/>
                <w:szCs w:val="24"/>
              </w:rPr>
            </w:r>
            <w:r w:rsidRPr="00027B7F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027B7F">
              <w:rPr>
                <w:rFonts w:ascii="Times New Roman" w:hAnsi="Times New Roman" w:cs="Times New Roman"/>
                <w:sz w:val="24"/>
                <w:szCs w:val="24"/>
              </w:rPr>
            </w:r>
            <w:r w:rsidRPr="00027B7F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027B7F"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5" w:tooltip="Karnoub, 2007 #109" w:history="1">
              <w:r w:rsidR="00567453" w:rsidRPr="00027B7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Karnoub et al., 2007</w:t>
              </w:r>
            </w:hyperlink>
            <w:r w:rsidRPr="00027B7F"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 w:rsidRPr="00027B7F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426D25" w:rsidRPr="00027B7F" w14:paraId="3A3555C8" w14:textId="77777777" w:rsidTr="004479EF">
        <w:trPr>
          <w:jc w:val="center"/>
        </w:trPr>
        <w:tc>
          <w:tcPr>
            <w:tcW w:w="1530" w:type="dxa"/>
          </w:tcPr>
          <w:p w14:paraId="45DB5107" w14:textId="77777777" w:rsidR="00291571" w:rsidRPr="00027B7F" w:rsidRDefault="00291571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ichardson Breast 2</w:t>
            </w:r>
          </w:p>
        </w:tc>
        <w:tc>
          <w:tcPr>
            <w:tcW w:w="1165" w:type="dxa"/>
          </w:tcPr>
          <w:p w14:paraId="09C059C1" w14:textId="77777777" w:rsidR="00291571" w:rsidRPr="00027B7F" w:rsidRDefault="00291571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7</w:t>
            </w:r>
          </w:p>
        </w:tc>
        <w:tc>
          <w:tcPr>
            <w:tcW w:w="2160" w:type="dxa"/>
          </w:tcPr>
          <w:p w14:paraId="333FFD48" w14:textId="00B63739" w:rsidR="00291571" w:rsidRPr="00027B7F" w:rsidRDefault="00426D25" w:rsidP="00BF409F">
            <w:pPr>
              <w:tabs>
                <w:tab w:val="left" w:pos="360"/>
              </w:tabs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BC</w:t>
            </w:r>
            <w:r w:rsidR="00291571"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vs Normal</w:t>
            </w:r>
          </w:p>
        </w:tc>
        <w:tc>
          <w:tcPr>
            <w:tcW w:w="1530" w:type="dxa"/>
          </w:tcPr>
          <w:p w14:paraId="38E48787" w14:textId="77777777" w:rsidR="00291571" w:rsidRPr="00027B7F" w:rsidRDefault="00291571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.541</w:t>
            </w:r>
          </w:p>
        </w:tc>
        <w:tc>
          <w:tcPr>
            <w:tcW w:w="1530" w:type="dxa"/>
          </w:tcPr>
          <w:p w14:paraId="32300DC0" w14:textId="77777777" w:rsidR="00291571" w:rsidRPr="00027B7F" w:rsidRDefault="00291571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01</w:t>
            </w:r>
          </w:p>
        </w:tc>
        <w:tc>
          <w:tcPr>
            <w:tcW w:w="1435" w:type="dxa"/>
          </w:tcPr>
          <w:p w14:paraId="788C5211" w14:textId="2C159745" w:rsidR="00291571" w:rsidRPr="00027B7F" w:rsidRDefault="00041B1A" w:rsidP="00BF409F">
            <w:pPr>
              <w:tabs>
                <w:tab w:val="left" w:pos="360"/>
              </w:tabs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SaWNoYXJkc29uPC9BdXRob3I+PFllYXI+MjAwNjwvWWVh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</w:fldData>
              </w:fldChar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SaWNoYXJkc29uPC9BdXRob3I+PFllYXI+MjAwNjwvWWVh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</w:fldData>
              </w:fldChar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027B7F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(</w:t>
            </w:r>
            <w:hyperlink w:anchor="_ENREF_9" w:tooltip="Richardson, 2006 #110" w:history="1">
              <w:r w:rsidR="00567453" w:rsidRPr="00027B7F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Richardson et al., 2006</w:t>
              </w:r>
            </w:hyperlink>
            <w:r w:rsidRPr="00027B7F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)</w:t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426D25" w:rsidRPr="00027B7F" w14:paraId="72126B00" w14:textId="77777777" w:rsidTr="004479EF">
        <w:trPr>
          <w:jc w:val="center"/>
        </w:trPr>
        <w:tc>
          <w:tcPr>
            <w:tcW w:w="1530" w:type="dxa"/>
          </w:tcPr>
          <w:p w14:paraId="2B289A05" w14:textId="77777777" w:rsidR="00291571" w:rsidRPr="00027B7F" w:rsidRDefault="00291571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orlie Breast 2</w:t>
            </w:r>
          </w:p>
        </w:tc>
        <w:tc>
          <w:tcPr>
            <w:tcW w:w="1165" w:type="dxa"/>
          </w:tcPr>
          <w:p w14:paraId="4FA98CC7" w14:textId="77777777" w:rsidR="00291571" w:rsidRPr="00027B7F" w:rsidRDefault="00291571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7</w:t>
            </w:r>
          </w:p>
        </w:tc>
        <w:tc>
          <w:tcPr>
            <w:tcW w:w="2160" w:type="dxa"/>
          </w:tcPr>
          <w:p w14:paraId="368A9BC4" w14:textId="3C353EE9" w:rsidR="00291571" w:rsidRPr="00027B7F" w:rsidRDefault="00426D25" w:rsidP="00BF409F">
            <w:pPr>
              <w:tabs>
                <w:tab w:val="left" w:pos="360"/>
              </w:tabs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BC</w:t>
            </w:r>
            <w:r w:rsidR="00291571"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vs Normal</w:t>
            </w:r>
          </w:p>
        </w:tc>
        <w:tc>
          <w:tcPr>
            <w:tcW w:w="1530" w:type="dxa"/>
          </w:tcPr>
          <w:p w14:paraId="7E867023" w14:textId="77777777" w:rsidR="00291571" w:rsidRPr="00027B7F" w:rsidRDefault="00291571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.165</w:t>
            </w:r>
          </w:p>
        </w:tc>
        <w:tc>
          <w:tcPr>
            <w:tcW w:w="1530" w:type="dxa"/>
          </w:tcPr>
          <w:p w14:paraId="0688E8ED" w14:textId="77777777" w:rsidR="00291571" w:rsidRPr="00027B7F" w:rsidRDefault="00291571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60</w:t>
            </w:r>
          </w:p>
        </w:tc>
        <w:tc>
          <w:tcPr>
            <w:tcW w:w="1435" w:type="dxa"/>
          </w:tcPr>
          <w:p w14:paraId="4D5C8977" w14:textId="16CB6BB8" w:rsidR="00291571" w:rsidRPr="00027B7F" w:rsidRDefault="00041B1A" w:rsidP="00BF409F">
            <w:pPr>
              <w:tabs>
                <w:tab w:val="left" w:pos="360"/>
              </w:tabs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Tb3JsaWU8L0F1dGhvcj48WWVhcj4yMDAzPC9ZZWFyPjxS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</w:fldData>
              </w:fldChar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Tb3JsaWU8L0F1dGhvcj48WWVhcj4yMDAzPC9ZZWFyPjxS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</w:fldData>
              </w:fldChar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027B7F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(</w:t>
            </w:r>
            <w:hyperlink w:anchor="_ENREF_11" w:tooltip="Sorlie, 2003 #111" w:history="1">
              <w:r w:rsidR="00567453" w:rsidRPr="00027B7F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Sorlie et al., 2003</w:t>
              </w:r>
            </w:hyperlink>
            <w:r w:rsidRPr="00027B7F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)</w:t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426D25" w:rsidRPr="00027B7F" w14:paraId="0E8931FD" w14:textId="77777777" w:rsidTr="004479EF">
        <w:trPr>
          <w:jc w:val="center"/>
        </w:trPr>
        <w:tc>
          <w:tcPr>
            <w:tcW w:w="1530" w:type="dxa"/>
          </w:tcPr>
          <w:p w14:paraId="479FD7DC" w14:textId="77777777" w:rsidR="00291571" w:rsidRPr="00027B7F" w:rsidRDefault="00291571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rou</w:t>
            </w:r>
            <w:proofErr w:type="spellEnd"/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Breast 2</w:t>
            </w:r>
          </w:p>
        </w:tc>
        <w:tc>
          <w:tcPr>
            <w:tcW w:w="1165" w:type="dxa"/>
          </w:tcPr>
          <w:p w14:paraId="5A28EC4F" w14:textId="77777777" w:rsidR="00291571" w:rsidRPr="00027B7F" w:rsidRDefault="00291571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5</w:t>
            </w:r>
          </w:p>
        </w:tc>
        <w:tc>
          <w:tcPr>
            <w:tcW w:w="2160" w:type="dxa"/>
          </w:tcPr>
          <w:p w14:paraId="6EFE8749" w14:textId="432EAFA3" w:rsidR="00291571" w:rsidRPr="00027B7F" w:rsidRDefault="00426D25" w:rsidP="00BF409F">
            <w:pPr>
              <w:tabs>
                <w:tab w:val="left" w:pos="360"/>
              </w:tabs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BC</w:t>
            </w:r>
            <w:r w:rsidR="00291571"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vs Normal</w:t>
            </w:r>
          </w:p>
        </w:tc>
        <w:tc>
          <w:tcPr>
            <w:tcW w:w="1530" w:type="dxa"/>
          </w:tcPr>
          <w:p w14:paraId="3598EDA3" w14:textId="77777777" w:rsidR="00291571" w:rsidRPr="00027B7F" w:rsidRDefault="00291571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466</w:t>
            </w:r>
          </w:p>
        </w:tc>
        <w:tc>
          <w:tcPr>
            <w:tcW w:w="1530" w:type="dxa"/>
          </w:tcPr>
          <w:p w14:paraId="46E15244" w14:textId="77777777" w:rsidR="00291571" w:rsidRPr="00027B7F" w:rsidRDefault="00291571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19</w:t>
            </w:r>
          </w:p>
        </w:tc>
        <w:tc>
          <w:tcPr>
            <w:tcW w:w="1435" w:type="dxa"/>
          </w:tcPr>
          <w:p w14:paraId="4D1DE28E" w14:textId="182144A5" w:rsidR="00291571" w:rsidRPr="00027B7F" w:rsidRDefault="00041B1A" w:rsidP="00BF409F">
            <w:pPr>
              <w:tabs>
                <w:tab w:val="left" w:pos="360"/>
              </w:tabs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ZXJvdTwvQXV0aG9yPjxZZWFyPjIwMDA8L1llYXI+PFJl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</w:fldData>
              </w:fldChar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ZXJvdTwvQXV0aG9yPjxZZWFyPjIwMDA8L1llYXI+PFJl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</w:fldData>
              </w:fldChar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027B7F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(</w:t>
            </w:r>
            <w:hyperlink w:anchor="_ENREF_7" w:tooltip="Perou, 2000 #113" w:history="1">
              <w:r w:rsidR="00567453" w:rsidRPr="00027B7F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Perou et al., 2000</w:t>
              </w:r>
            </w:hyperlink>
            <w:r w:rsidRPr="00027B7F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)</w:t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426D25" w:rsidRPr="00027B7F" w14:paraId="1E51940A" w14:textId="77777777" w:rsidTr="004479EF">
        <w:trPr>
          <w:jc w:val="center"/>
        </w:trPr>
        <w:tc>
          <w:tcPr>
            <w:tcW w:w="1530" w:type="dxa"/>
          </w:tcPr>
          <w:p w14:paraId="404F6691" w14:textId="77777777" w:rsidR="00291571" w:rsidRPr="00027B7F" w:rsidRDefault="00291571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luck Breast</w:t>
            </w:r>
          </w:p>
        </w:tc>
        <w:tc>
          <w:tcPr>
            <w:tcW w:w="1165" w:type="dxa"/>
          </w:tcPr>
          <w:p w14:paraId="411E903C" w14:textId="77777777" w:rsidR="00291571" w:rsidRPr="00027B7F" w:rsidRDefault="00291571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8</w:t>
            </w:r>
          </w:p>
        </w:tc>
        <w:tc>
          <w:tcPr>
            <w:tcW w:w="2160" w:type="dxa"/>
          </w:tcPr>
          <w:p w14:paraId="4C90132E" w14:textId="4015D9EE" w:rsidR="00291571" w:rsidRPr="00027B7F" w:rsidRDefault="00426D25" w:rsidP="00BF409F">
            <w:pPr>
              <w:tabs>
                <w:tab w:val="left" w:pos="360"/>
              </w:tabs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BC</w:t>
            </w:r>
            <w:r w:rsidR="00291571"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vs Normal</w:t>
            </w:r>
          </w:p>
        </w:tc>
        <w:tc>
          <w:tcPr>
            <w:tcW w:w="1530" w:type="dxa"/>
          </w:tcPr>
          <w:p w14:paraId="4E3CAD31" w14:textId="77777777" w:rsidR="00291571" w:rsidRPr="00027B7F" w:rsidRDefault="00291571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132</w:t>
            </w:r>
          </w:p>
        </w:tc>
        <w:tc>
          <w:tcPr>
            <w:tcW w:w="1530" w:type="dxa"/>
          </w:tcPr>
          <w:p w14:paraId="08CD16B5" w14:textId="77777777" w:rsidR="00291571" w:rsidRPr="00027B7F" w:rsidRDefault="00291571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51</w:t>
            </w:r>
          </w:p>
        </w:tc>
        <w:tc>
          <w:tcPr>
            <w:tcW w:w="1435" w:type="dxa"/>
          </w:tcPr>
          <w:p w14:paraId="3EECD26E" w14:textId="35FD73A6" w:rsidR="00291571" w:rsidRPr="00027B7F" w:rsidRDefault="00041B1A" w:rsidP="00BF409F">
            <w:pPr>
              <w:tabs>
                <w:tab w:val="left" w:pos="360"/>
              </w:tabs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HbHVjazwvQXV0aG9yPjxZZWFyPjIwMTI8L1llYXI+PFJl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</w:fldData>
              </w:fldChar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HbHVjazwvQXV0aG9yPjxZZWFyPjIwMTI8L1llYXI+PFJl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</w:fldData>
              </w:fldChar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027B7F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(</w:t>
            </w:r>
            <w:hyperlink w:anchor="_ENREF_4" w:tooltip="Gluck, 2012 #114" w:history="1">
              <w:r w:rsidR="00567453" w:rsidRPr="00027B7F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Gluck et al., 2012</w:t>
              </w:r>
            </w:hyperlink>
            <w:r w:rsidRPr="00027B7F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)</w:t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426D25" w:rsidRPr="00027B7F" w14:paraId="10313276" w14:textId="77777777" w:rsidTr="004479EF">
        <w:trPr>
          <w:jc w:val="center"/>
        </w:trPr>
        <w:tc>
          <w:tcPr>
            <w:tcW w:w="1530" w:type="dxa"/>
          </w:tcPr>
          <w:p w14:paraId="3AA90173" w14:textId="77777777" w:rsidR="00291571" w:rsidRPr="00027B7F" w:rsidRDefault="00291571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urashvili</w:t>
            </w:r>
            <w:proofErr w:type="spellEnd"/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Breast</w:t>
            </w:r>
          </w:p>
        </w:tc>
        <w:tc>
          <w:tcPr>
            <w:tcW w:w="1165" w:type="dxa"/>
          </w:tcPr>
          <w:p w14:paraId="00A96D00" w14:textId="77777777" w:rsidR="00291571" w:rsidRPr="00027B7F" w:rsidRDefault="00291571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2160" w:type="dxa"/>
          </w:tcPr>
          <w:p w14:paraId="7EC752C4" w14:textId="55B59249" w:rsidR="00291571" w:rsidRPr="00027B7F" w:rsidRDefault="00426D25" w:rsidP="00BF409F">
            <w:pPr>
              <w:tabs>
                <w:tab w:val="left" w:pos="360"/>
              </w:tabs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LBC</w:t>
            </w:r>
            <w:r w:rsidR="00291571"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vs Normal</w:t>
            </w:r>
          </w:p>
        </w:tc>
        <w:tc>
          <w:tcPr>
            <w:tcW w:w="1530" w:type="dxa"/>
          </w:tcPr>
          <w:p w14:paraId="3FBF2B21" w14:textId="77777777" w:rsidR="00291571" w:rsidRPr="00027B7F" w:rsidRDefault="00291571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803</w:t>
            </w:r>
          </w:p>
        </w:tc>
        <w:tc>
          <w:tcPr>
            <w:tcW w:w="1530" w:type="dxa"/>
          </w:tcPr>
          <w:p w14:paraId="23E67505" w14:textId="77777777" w:rsidR="00291571" w:rsidRPr="00027B7F" w:rsidRDefault="00291571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31</w:t>
            </w:r>
          </w:p>
        </w:tc>
        <w:tc>
          <w:tcPr>
            <w:tcW w:w="1435" w:type="dxa"/>
          </w:tcPr>
          <w:p w14:paraId="5B240719" w14:textId="12471BB0" w:rsidR="00291571" w:rsidRPr="00027B7F" w:rsidRDefault="00041B1A" w:rsidP="00BF409F">
            <w:pPr>
              <w:tabs>
                <w:tab w:val="left" w:pos="360"/>
              </w:tabs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UdXJhc2h2aWxpPC9BdXRob3I+PFllYXI+MjAwNzwvWWVh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</w:fldData>
              </w:fldChar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UdXJhc2h2aWxpPC9BdXRob3I+PFllYXI+MjAwNzwvWWVh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</w:fldData>
              </w:fldChar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027B7F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(</w:t>
            </w:r>
            <w:hyperlink w:anchor="_ENREF_12" w:tooltip="Turashvili, 2007 #115" w:history="1">
              <w:r w:rsidR="00567453" w:rsidRPr="00027B7F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Turashvili et al., 2007</w:t>
              </w:r>
            </w:hyperlink>
            <w:r w:rsidRPr="00027B7F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)</w:t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426D25" w:rsidRPr="00027B7F" w14:paraId="7BEEFED8" w14:textId="77777777" w:rsidTr="004479EF">
        <w:trPr>
          <w:jc w:val="center"/>
        </w:trPr>
        <w:tc>
          <w:tcPr>
            <w:tcW w:w="1530" w:type="dxa"/>
            <w:tcBorders>
              <w:bottom w:val="single" w:sz="4" w:space="0" w:color="auto"/>
            </w:tcBorders>
          </w:tcPr>
          <w:p w14:paraId="4A698D51" w14:textId="77777777" w:rsidR="00291571" w:rsidRPr="00027B7F" w:rsidRDefault="00291571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 Breast 4</w:t>
            </w:r>
          </w:p>
        </w:tc>
        <w:tc>
          <w:tcPr>
            <w:tcW w:w="1165" w:type="dxa"/>
            <w:tcBorders>
              <w:bottom w:val="single" w:sz="4" w:space="0" w:color="auto"/>
            </w:tcBorders>
          </w:tcPr>
          <w:p w14:paraId="4E5F3BF5" w14:textId="77777777" w:rsidR="00291571" w:rsidRPr="00027B7F" w:rsidRDefault="00291571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6</w:t>
            </w:r>
          </w:p>
        </w:tc>
        <w:tc>
          <w:tcPr>
            <w:tcW w:w="2160" w:type="dxa"/>
            <w:tcBorders>
              <w:bottom w:val="single" w:sz="4" w:space="0" w:color="auto"/>
            </w:tcBorders>
          </w:tcPr>
          <w:p w14:paraId="368C168C" w14:textId="539F152A" w:rsidR="00291571" w:rsidRPr="00027B7F" w:rsidRDefault="00426D25" w:rsidP="00BF409F">
            <w:pPr>
              <w:tabs>
                <w:tab w:val="left" w:pos="360"/>
              </w:tabs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DBCE</w:t>
            </w:r>
            <w:r w:rsidR="00291571"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vs Normal</w:t>
            </w:r>
          </w:p>
        </w:tc>
        <w:tc>
          <w:tcPr>
            <w:tcW w:w="1530" w:type="dxa"/>
            <w:tcBorders>
              <w:bottom w:val="single" w:sz="4" w:space="0" w:color="auto"/>
            </w:tcBorders>
          </w:tcPr>
          <w:p w14:paraId="3749CBF5" w14:textId="77777777" w:rsidR="00291571" w:rsidRPr="00027B7F" w:rsidRDefault="00291571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027</w:t>
            </w:r>
          </w:p>
        </w:tc>
        <w:tc>
          <w:tcPr>
            <w:tcW w:w="1530" w:type="dxa"/>
            <w:tcBorders>
              <w:bottom w:val="single" w:sz="4" w:space="0" w:color="auto"/>
            </w:tcBorders>
          </w:tcPr>
          <w:p w14:paraId="25223A57" w14:textId="77777777" w:rsidR="00291571" w:rsidRPr="00027B7F" w:rsidRDefault="00291571" w:rsidP="00BF409F">
            <w:pPr>
              <w:tabs>
                <w:tab w:val="left" w:pos="360"/>
              </w:tabs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62</w:t>
            </w:r>
          </w:p>
        </w:tc>
        <w:tc>
          <w:tcPr>
            <w:tcW w:w="1435" w:type="dxa"/>
            <w:tcBorders>
              <w:bottom w:val="single" w:sz="4" w:space="0" w:color="auto"/>
            </w:tcBorders>
          </w:tcPr>
          <w:p w14:paraId="2D24E842" w14:textId="0067ED70" w:rsidR="00291571" w:rsidRPr="00027B7F" w:rsidRDefault="00041B1A" w:rsidP="00BF409F">
            <w:pPr>
              <w:tabs>
                <w:tab w:val="left" w:pos="360"/>
              </w:tabs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NYTwvQXV0aG9yPjxZZWFyPjIwMDk8L1llYXI+PFJlY051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</w:fldData>
              </w:fldChar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NYTwvQXV0aG9yPjxZZWFyPjIwMDk8L1llYXI+PFJlY051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</w:fldData>
              </w:fldChar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027B7F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(</w:t>
            </w:r>
            <w:hyperlink w:anchor="_ENREF_6" w:tooltip="Ma, 2009 #116" w:history="1">
              <w:r w:rsidR="00567453" w:rsidRPr="00027B7F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Ma et al., 2009</w:t>
              </w:r>
            </w:hyperlink>
            <w:r w:rsidRPr="00027B7F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)</w:t>
            </w:r>
            <w:r w:rsidRPr="00027B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</w:tbl>
    <w:p w14:paraId="33FC84F7" w14:textId="20D2583A" w:rsidR="00027B7F" w:rsidRPr="00027B7F" w:rsidRDefault="00027B7F" w:rsidP="00BF409F">
      <w:pPr>
        <w:tabs>
          <w:tab w:val="left" w:pos="360"/>
        </w:tabs>
        <w:spacing w:after="0" w:line="360" w:lineRule="auto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027B7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* Negative values reflect reduced </w:t>
      </w:r>
      <w:r w:rsidR="00890A07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BMP4 mRNA </w:t>
      </w:r>
      <w:r w:rsidRPr="00027B7F">
        <w:rPr>
          <w:rFonts w:ascii="Times New Roman" w:eastAsia="Times New Roman" w:hAnsi="Times New Roman" w:cs="Times New Roman"/>
          <w:color w:val="000000"/>
          <w:sz w:val="24"/>
          <w:szCs w:val="24"/>
        </w:rPr>
        <w:t>expression in cancer vs normal tissue</w:t>
      </w:r>
    </w:p>
    <w:p w14:paraId="5357BD4E" w14:textId="77777777" w:rsidR="0037474A" w:rsidRPr="00027B7F" w:rsidRDefault="0037474A" w:rsidP="00BF409F">
      <w:pPr>
        <w:tabs>
          <w:tab w:val="left" w:pos="360"/>
        </w:tabs>
        <w:spacing w:after="0" w:line="360" w:lineRule="auto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027B7F">
        <w:rPr>
          <w:rFonts w:ascii="Times New Roman" w:eastAsia="Times New Roman" w:hAnsi="Times New Roman" w:cs="Times New Roman"/>
          <w:color w:val="000000"/>
          <w:sz w:val="24"/>
          <w:szCs w:val="24"/>
        </w:rPr>
        <w:t>Based on 16 analyses of 12 datasets through Oncomine: www.oncomine.com</w:t>
      </w:r>
    </w:p>
    <w:p w14:paraId="68062E27" w14:textId="72A30165" w:rsidR="0037474A" w:rsidRPr="00027B7F" w:rsidRDefault="0037474A" w:rsidP="00BF409F">
      <w:pPr>
        <w:tabs>
          <w:tab w:val="left" w:pos="360"/>
        </w:tabs>
        <w:spacing w:after="0" w:line="360" w:lineRule="auto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027B7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Filters = Gene: BMP4, Analysis Type: Cancer vs Normal </w:t>
      </w:r>
      <w:r w:rsidR="00027B7F" w:rsidRPr="00027B7F">
        <w:rPr>
          <w:rFonts w:ascii="Times New Roman" w:eastAsia="Times New Roman" w:hAnsi="Times New Roman" w:cs="Times New Roman"/>
          <w:color w:val="000000"/>
          <w:sz w:val="24"/>
          <w:szCs w:val="24"/>
        </w:rPr>
        <w:t>a</w:t>
      </w:r>
      <w:r w:rsidRPr="00027B7F">
        <w:rPr>
          <w:rFonts w:ascii="Times New Roman" w:eastAsia="Times New Roman" w:hAnsi="Times New Roman" w:cs="Times New Roman"/>
          <w:color w:val="000000"/>
          <w:sz w:val="24"/>
          <w:szCs w:val="24"/>
        </w:rPr>
        <w:t>nalysis, Cancer Type: Breast Cancer</w:t>
      </w:r>
    </w:p>
    <w:p w14:paraId="1AB3A0A1" w14:textId="18FBD5C2" w:rsidR="00291571" w:rsidRPr="00027B7F" w:rsidRDefault="00567453" w:rsidP="00BF409F">
      <w:pPr>
        <w:tabs>
          <w:tab w:val="left" w:pos="360"/>
        </w:tabs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027B7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LBC, Lobular Breast Carcinoma; IDBC, Invasive Ductal Breast Carcinoma; MBC, Male Breast Carcinoma; IBC, Invasive Breast Carcinoma; MLDBC, Mixed Lobular and Ductal Breast Carcinoma; ILBC, Invasive Lobular Breast Carcinoma; IBCS, Invasive Breast Carcinoma Stroma; </w:t>
      </w:r>
      <w:proofErr w:type="spellStart"/>
      <w:r w:rsidRPr="00027B7F">
        <w:rPr>
          <w:rFonts w:ascii="Times New Roman" w:eastAsia="Times New Roman" w:hAnsi="Times New Roman" w:cs="Times New Roman"/>
          <w:color w:val="000000"/>
          <w:sz w:val="24"/>
          <w:szCs w:val="24"/>
        </w:rPr>
        <w:t>MedBC</w:t>
      </w:r>
      <w:proofErr w:type="spellEnd"/>
      <w:r w:rsidRPr="00027B7F">
        <w:rPr>
          <w:rFonts w:ascii="Times New Roman" w:eastAsia="Times New Roman" w:hAnsi="Times New Roman" w:cs="Times New Roman"/>
          <w:color w:val="000000"/>
          <w:sz w:val="24"/>
          <w:szCs w:val="24"/>
        </w:rPr>
        <w:t>, Medullary Breast Carcinoma; IDBCS, Invasive Ductal Breast Carcinoma Stroma; DBC, Ductal Breast Carcinoma; IDBCE, Invasive Ductal Breast Carcinoma Epithelia</w:t>
      </w:r>
    </w:p>
    <w:p w14:paraId="087A5F38" w14:textId="77777777" w:rsidR="00291571" w:rsidRPr="00027B7F" w:rsidRDefault="00291571" w:rsidP="00BF409F">
      <w:pPr>
        <w:tabs>
          <w:tab w:val="left" w:pos="360"/>
        </w:tabs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1E62F9EA" w14:textId="6FB8441E" w:rsidR="00041B1A" w:rsidRPr="00027B7F" w:rsidRDefault="00027B7F" w:rsidP="00BF409F">
      <w:pPr>
        <w:tabs>
          <w:tab w:val="left" w:pos="360"/>
        </w:tabs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027B7F">
        <w:rPr>
          <w:rFonts w:ascii="Times New Roman" w:hAnsi="Times New Roman" w:cs="Times New Roman"/>
          <w:b/>
          <w:sz w:val="24"/>
          <w:szCs w:val="24"/>
        </w:rPr>
        <w:t>References for Table S1</w:t>
      </w:r>
    </w:p>
    <w:p w14:paraId="63E53D44" w14:textId="77777777" w:rsidR="00567453" w:rsidRPr="00027B7F" w:rsidRDefault="00041B1A" w:rsidP="00BF409F">
      <w:pPr>
        <w:pStyle w:val="EndNoteBibliography"/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027B7F">
        <w:rPr>
          <w:rFonts w:ascii="Times New Roman" w:hAnsi="Times New Roman" w:cs="Times New Roman"/>
          <w:sz w:val="24"/>
          <w:szCs w:val="24"/>
        </w:rPr>
        <w:fldChar w:fldCharType="begin"/>
      </w:r>
      <w:r w:rsidRPr="00027B7F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027B7F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1" w:name="_ENREF_1"/>
      <w:r w:rsidR="00567453" w:rsidRPr="00027B7F">
        <w:rPr>
          <w:rFonts w:ascii="Times New Roman" w:hAnsi="Times New Roman" w:cs="Times New Roman"/>
          <w:sz w:val="24"/>
          <w:szCs w:val="24"/>
        </w:rPr>
        <w:t>Cancer Genome Atlas, N. (2012). Comprehensive molecular portraits of human breast tumours. Nature</w:t>
      </w:r>
      <w:r w:rsidR="00567453" w:rsidRPr="00027B7F">
        <w:rPr>
          <w:rFonts w:ascii="Times New Roman" w:hAnsi="Times New Roman" w:cs="Times New Roman"/>
          <w:i/>
          <w:sz w:val="24"/>
          <w:szCs w:val="24"/>
        </w:rPr>
        <w:t xml:space="preserve"> 490</w:t>
      </w:r>
      <w:r w:rsidR="00567453" w:rsidRPr="00027B7F">
        <w:rPr>
          <w:rFonts w:ascii="Times New Roman" w:hAnsi="Times New Roman" w:cs="Times New Roman"/>
          <w:sz w:val="24"/>
          <w:szCs w:val="24"/>
        </w:rPr>
        <w:t>, 61-70.</w:t>
      </w:r>
      <w:bookmarkEnd w:id="1"/>
    </w:p>
    <w:p w14:paraId="15A9A8BD" w14:textId="77777777" w:rsidR="00567453" w:rsidRPr="00027B7F" w:rsidRDefault="00567453" w:rsidP="00BF409F">
      <w:pPr>
        <w:pStyle w:val="EndNoteBibliography"/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bookmarkStart w:id="2" w:name="_ENREF_2"/>
      <w:r w:rsidRPr="00027B7F">
        <w:rPr>
          <w:rFonts w:ascii="Times New Roman" w:hAnsi="Times New Roman" w:cs="Times New Roman"/>
          <w:sz w:val="24"/>
          <w:szCs w:val="24"/>
        </w:rPr>
        <w:t>Curtis, C., Shah, S. P., Chin, S. F., Turashvili, G., Rueda, O. M., Dunning, M. J., Speed, D., Lynch, A. G., Samarajiwa, S., Yuan, Y.</w:t>
      </w:r>
      <w:r w:rsidRPr="00027B7F">
        <w:rPr>
          <w:rFonts w:ascii="Times New Roman" w:hAnsi="Times New Roman" w:cs="Times New Roman"/>
          <w:i/>
          <w:sz w:val="24"/>
          <w:szCs w:val="24"/>
        </w:rPr>
        <w:t>, et al.</w:t>
      </w:r>
      <w:r w:rsidRPr="00027B7F">
        <w:rPr>
          <w:rFonts w:ascii="Times New Roman" w:hAnsi="Times New Roman" w:cs="Times New Roman"/>
          <w:sz w:val="24"/>
          <w:szCs w:val="24"/>
        </w:rPr>
        <w:t xml:space="preserve"> (2012). The genomic and transcriptomic architecture of 2,000 breast tumours reveals novel subgroups. Nature</w:t>
      </w:r>
      <w:r w:rsidRPr="00027B7F">
        <w:rPr>
          <w:rFonts w:ascii="Times New Roman" w:hAnsi="Times New Roman" w:cs="Times New Roman"/>
          <w:i/>
          <w:sz w:val="24"/>
          <w:szCs w:val="24"/>
        </w:rPr>
        <w:t xml:space="preserve"> 486</w:t>
      </w:r>
      <w:r w:rsidRPr="00027B7F">
        <w:rPr>
          <w:rFonts w:ascii="Times New Roman" w:hAnsi="Times New Roman" w:cs="Times New Roman"/>
          <w:sz w:val="24"/>
          <w:szCs w:val="24"/>
        </w:rPr>
        <w:t>, 346-352.</w:t>
      </w:r>
      <w:bookmarkEnd w:id="2"/>
    </w:p>
    <w:p w14:paraId="2EE10EC8" w14:textId="77777777" w:rsidR="00567453" w:rsidRPr="00027B7F" w:rsidRDefault="00567453" w:rsidP="00BF409F">
      <w:pPr>
        <w:pStyle w:val="EndNoteBibliography"/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bookmarkStart w:id="3" w:name="_ENREF_3"/>
      <w:r w:rsidRPr="00027B7F">
        <w:rPr>
          <w:rFonts w:ascii="Times New Roman" w:hAnsi="Times New Roman" w:cs="Times New Roman"/>
          <w:sz w:val="24"/>
          <w:szCs w:val="24"/>
        </w:rPr>
        <w:lastRenderedPageBreak/>
        <w:t>Finak, G., Bertos, N., Pepin, F., Sadekova, S., Souleimanova, M., Zhao, H., Chen, H., Omeroglu, G., Meterissian, S., Omeroglu, A.</w:t>
      </w:r>
      <w:r w:rsidRPr="00027B7F">
        <w:rPr>
          <w:rFonts w:ascii="Times New Roman" w:hAnsi="Times New Roman" w:cs="Times New Roman"/>
          <w:i/>
          <w:sz w:val="24"/>
          <w:szCs w:val="24"/>
        </w:rPr>
        <w:t>, et al.</w:t>
      </w:r>
      <w:r w:rsidRPr="00027B7F">
        <w:rPr>
          <w:rFonts w:ascii="Times New Roman" w:hAnsi="Times New Roman" w:cs="Times New Roman"/>
          <w:sz w:val="24"/>
          <w:szCs w:val="24"/>
        </w:rPr>
        <w:t xml:space="preserve"> (2008). Stromal gene expression predicts clinical outcome in breast cancer. Nature medicine</w:t>
      </w:r>
      <w:r w:rsidRPr="00027B7F">
        <w:rPr>
          <w:rFonts w:ascii="Times New Roman" w:hAnsi="Times New Roman" w:cs="Times New Roman"/>
          <w:i/>
          <w:sz w:val="24"/>
          <w:szCs w:val="24"/>
        </w:rPr>
        <w:t xml:space="preserve"> 14</w:t>
      </w:r>
      <w:r w:rsidRPr="00027B7F">
        <w:rPr>
          <w:rFonts w:ascii="Times New Roman" w:hAnsi="Times New Roman" w:cs="Times New Roman"/>
          <w:sz w:val="24"/>
          <w:szCs w:val="24"/>
        </w:rPr>
        <w:t>, 518-527.</w:t>
      </w:r>
      <w:bookmarkEnd w:id="3"/>
    </w:p>
    <w:p w14:paraId="75A3CDA5" w14:textId="77777777" w:rsidR="00567453" w:rsidRPr="00027B7F" w:rsidRDefault="00567453" w:rsidP="00BF409F">
      <w:pPr>
        <w:pStyle w:val="EndNoteBibliography"/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bookmarkStart w:id="4" w:name="_ENREF_4"/>
      <w:r w:rsidRPr="00027B7F">
        <w:rPr>
          <w:rFonts w:ascii="Times New Roman" w:hAnsi="Times New Roman" w:cs="Times New Roman"/>
          <w:sz w:val="24"/>
          <w:szCs w:val="24"/>
        </w:rPr>
        <w:t>Gluck, S., Ross, J. S., Royce, M., McKenna, E. F., Jr., Perou, C. M., Avisar, E., and Wu, L. (2012). TP53 genomics predict higher clinical and pathologic tumor response in operable early-stage breast cancer treated with docetaxel-capecitabine +/- trastuzumab. Breast cancer research and treatment</w:t>
      </w:r>
      <w:r w:rsidRPr="00027B7F">
        <w:rPr>
          <w:rFonts w:ascii="Times New Roman" w:hAnsi="Times New Roman" w:cs="Times New Roman"/>
          <w:i/>
          <w:sz w:val="24"/>
          <w:szCs w:val="24"/>
        </w:rPr>
        <w:t xml:space="preserve"> 132</w:t>
      </w:r>
      <w:r w:rsidRPr="00027B7F">
        <w:rPr>
          <w:rFonts w:ascii="Times New Roman" w:hAnsi="Times New Roman" w:cs="Times New Roman"/>
          <w:sz w:val="24"/>
          <w:szCs w:val="24"/>
        </w:rPr>
        <w:t>, 781-791.</w:t>
      </w:r>
      <w:bookmarkEnd w:id="4"/>
    </w:p>
    <w:p w14:paraId="78826B2F" w14:textId="77777777" w:rsidR="00567453" w:rsidRPr="00027B7F" w:rsidRDefault="00567453" w:rsidP="00BF409F">
      <w:pPr>
        <w:pStyle w:val="EndNoteBibliography"/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bookmarkStart w:id="5" w:name="_ENREF_5"/>
      <w:r w:rsidRPr="00027B7F">
        <w:rPr>
          <w:rFonts w:ascii="Times New Roman" w:hAnsi="Times New Roman" w:cs="Times New Roman"/>
          <w:sz w:val="24"/>
          <w:szCs w:val="24"/>
        </w:rPr>
        <w:t>Karnoub, A. E., Dash, A. B., Vo, A. P., Sullivan, A., Brooks, M. W., Bell, G. W., Richardson, A. L., Polyak, K., Tubo, R., and Weinberg, R. A. (2007). Mesenchymal stem cells within tumour stroma promote breast cancer metastasis. Nature</w:t>
      </w:r>
      <w:r w:rsidRPr="00027B7F">
        <w:rPr>
          <w:rFonts w:ascii="Times New Roman" w:hAnsi="Times New Roman" w:cs="Times New Roman"/>
          <w:i/>
          <w:sz w:val="24"/>
          <w:szCs w:val="24"/>
        </w:rPr>
        <w:t xml:space="preserve"> 449</w:t>
      </w:r>
      <w:r w:rsidRPr="00027B7F">
        <w:rPr>
          <w:rFonts w:ascii="Times New Roman" w:hAnsi="Times New Roman" w:cs="Times New Roman"/>
          <w:sz w:val="24"/>
          <w:szCs w:val="24"/>
        </w:rPr>
        <w:t>, 557-563.</w:t>
      </w:r>
      <w:bookmarkEnd w:id="5"/>
    </w:p>
    <w:p w14:paraId="118F6EC5" w14:textId="77777777" w:rsidR="00567453" w:rsidRPr="00027B7F" w:rsidRDefault="00567453" w:rsidP="00BF409F">
      <w:pPr>
        <w:pStyle w:val="EndNoteBibliography"/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bookmarkStart w:id="6" w:name="_ENREF_6"/>
      <w:r w:rsidRPr="00027B7F">
        <w:rPr>
          <w:rFonts w:ascii="Times New Roman" w:hAnsi="Times New Roman" w:cs="Times New Roman"/>
          <w:sz w:val="24"/>
          <w:szCs w:val="24"/>
        </w:rPr>
        <w:t>Ma, X. J., Dahiya, S., Richardson, E., Erlander, M., and Sgroi, D. C. (2009). Gene expression profiling of the tumor microenvironment during breast cancer progression. Breast Cancer Res</w:t>
      </w:r>
      <w:r w:rsidRPr="00027B7F">
        <w:rPr>
          <w:rFonts w:ascii="Times New Roman" w:hAnsi="Times New Roman" w:cs="Times New Roman"/>
          <w:i/>
          <w:sz w:val="24"/>
          <w:szCs w:val="24"/>
        </w:rPr>
        <w:t xml:space="preserve"> 11</w:t>
      </w:r>
      <w:r w:rsidRPr="00027B7F">
        <w:rPr>
          <w:rFonts w:ascii="Times New Roman" w:hAnsi="Times New Roman" w:cs="Times New Roman"/>
          <w:sz w:val="24"/>
          <w:szCs w:val="24"/>
        </w:rPr>
        <w:t>, R7.</w:t>
      </w:r>
      <w:bookmarkEnd w:id="6"/>
    </w:p>
    <w:p w14:paraId="02A488E4" w14:textId="77777777" w:rsidR="00567453" w:rsidRPr="00027B7F" w:rsidRDefault="00567453" w:rsidP="00BF409F">
      <w:pPr>
        <w:pStyle w:val="EndNoteBibliography"/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bookmarkStart w:id="7" w:name="_ENREF_7"/>
      <w:r w:rsidRPr="00027B7F">
        <w:rPr>
          <w:rFonts w:ascii="Times New Roman" w:hAnsi="Times New Roman" w:cs="Times New Roman"/>
          <w:sz w:val="24"/>
          <w:szCs w:val="24"/>
        </w:rPr>
        <w:t>Perou, C. M., Sorlie, T., Eisen, M. B., van de Rijn, M., Jeffrey, S. S., Rees, C. A., Pollack, J. R., Ross, D. T., Johnsen, H., Akslen, L. A.</w:t>
      </w:r>
      <w:r w:rsidRPr="00027B7F">
        <w:rPr>
          <w:rFonts w:ascii="Times New Roman" w:hAnsi="Times New Roman" w:cs="Times New Roman"/>
          <w:i/>
          <w:sz w:val="24"/>
          <w:szCs w:val="24"/>
        </w:rPr>
        <w:t>, et al.</w:t>
      </w:r>
      <w:r w:rsidRPr="00027B7F">
        <w:rPr>
          <w:rFonts w:ascii="Times New Roman" w:hAnsi="Times New Roman" w:cs="Times New Roman"/>
          <w:sz w:val="24"/>
          <w:szCs w:val="24"/>
        </w:rPr>
        <w:t xml:space="preserve"> (2000). Molecular portraits of human breast tumours. Nature</w:t>
      </w:r>
      <w:r w:rsidRPr="00027B7F">
        <w:rPr>
          <w:rFonts w:ascii="Times New Roman" w:hAnsi="Times New Roman" w:cs="Times New Roman"/>
          <w:i/>
          <w:sz w:val="24"/>
          <w:szCs w:val="24"/>
        </w:rPr>
        <w:t xml:space="preserve"> 406</w:t>
      </w:r>
      <w:r w:rsidRPr="00027B7F">
        <w:rPr>
          <w:rFonts w:ascii="Times New Roman" w:hAnsi="Times New Roman" w:cs="Times New Roman"/>
          <w:sz w:val="24"/>
          <w:szCs w:val="24"/>
        </w:rPr>
        <w:t>, 747-752.</w:t>
      </w:r>
      <w:bookmarkEnd w:id="7"/>
    </w:p>
    <w:p w14:paraId="340F5CEA" w14:textId="77777777" w:rsidR="00567453" w:rsidRPr="00027B7F" w:rsidRDefault="00567453" w:rsidP="00BF409F">
      <w:pPr>
        <w:pStyle w:val="EndNoteBibliography"/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bookmarkStart w:id="8" w:name="_ENREF_8"/>
      <w:r w:rsidRPr="00027B7F">
        <w:rPr>
          <w:rFonts w:ascii="Times New Roman" w:hAnsi="Times New Roman" w:cs="Times New Roman"/>
          <w:sz w:val="24"/>
          <w:szCs w:val="24"/>
        </w:rPr>
        <w:t>Radvanyi, L., Singh-Sandhu, D., Gallichan, S., Lovitt, C., Pedyczak, A., Mallo, G., Gish, K., Kwok, K., Hanna, W., Zubovits, J.</w:t>
      </w:r>
      <w:r w:rsidRPr="00027B7F">
        <w:rPr>
          <w:rFonts w:ascii="Times New Roman" w:hAnsi="Times New Roman" w:cs="Times New Roman"/>
          <w:i/>
          <w:sz w:val="24"/>
          <w:szCs w:val="24"/>
        </w:rPr>
        <w:t>, et al.</w:t>
      </w:r>
      <w:r w:rsidRPr="00027B7F">
        <w:rPr>
          <w:rFonts w:ascii="Times New Roman" w:hAnsi="Times New Roman" w:cs="Times New Roman"/>
          <w:sz w:val="24"/>
          <w:szCs w:val="24"/>
        </w:rPr>
        <w:t xml:space="preserve"> (2005). The gene associated with trichorhinophalangeal syndrome in humans is overexpressed in breast cancer. Proceedings of the National Academy of Sciences of the United States of America</w:t>
      </w:r>
      <w:r w:rsidRPr="00027B7F">
        <w:rPr>
          <w:rFonts w:ascii="Times New Roman" w:hAnsi="Times New Roman" w:cs="Times New Roman"/>
          <w:i/>
          <w:sz w:val="24"/>
          <w:szCs w:val="24"/>
        </w:rPr>
        <w:t xml:space="preserve"> 102</w:t>
      </w:r>
      <w:r w:rsidRPr="00027B7F">
        <w:rPr>
          <w:rFonts w:ascii="Times New Roman" w:hAnsi="Times New Roman" w:cs="Times New Roman"/>
          <w:sz w:val="24"/>
          <w:szCs w:val="24"/>
        </w:rPr>
        <w:t>, 11005-11010.</w:t>
      </w:r>
      <w:bookmarkEnd w:id="8"/>
    </w:p>
    <w:p w14:paraId="3B1858BD" w14:textId="77777777" w:rsidR="00567453" w:rsidRPr="00027B7F" w:rsidRDefault="00567453" w:rsidP="00BF409F">
      <w:pPr>
        <w:pStyle w:val="EndNoteBibliography"/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bookmarkStart w:id="9" w:name="_ENREF_9"/>
      <w:r w:rsidRPr="00027B7F">
        <w:rPr>
          <w:rFonts w:ascii="Times New Roman" w:hAnsi="Times New Roman" w:cs="Times New Roman"/>
          <w:sz w:val="24"/>
          <w:szCs w:val="24"/>
        </w:rPr>
        <w:t>Richardson, A. L., Wang, Z. C., De Nicolo, A., Lu, X., Brown, M., Miron, A., Liao, X., Iglehart, J. D., Livingston, D. M., and Ganesan, S. (2006). X chromosomal abnormalities in basal-like human breast cancer. Cancer cell</w:t>
      </w:r>
      <w:r w:rsidRPr="00027B7F">
        <w:rPr>
          <w:rFonts w:ascii="Times New Roman" w:hAnsi="Times New Roman" w:cs="Times New Roman"/>
          <w:i/>
          <w:sz w:val="24"/>
          <w:szCs w:val="24"/>
        </w:rPr>
        <w:t xml:space="preserve"> 9</w:t>
      </w:r>
      <w:r w:rsidRPr="00027B7F">
        <w:rPr>
          <w:rFonts w:ascii="Times New Roman" w:hAnsi="Times New Roman" w:cs="Times New Roman"/>
          <w:sz w:val="24"/>
          <w:szCs w:val="24"/>
        </w:rPr>
        <w:t>, 121-132.</w:t>
      </w:r>
      <w:bookmarkEnd w:id="9"/>
    </w:p>
    <w:p w14:paraId="2F9822B9" w14:textId="77777777" w:rsidR="00567453" w:rsidRPr="00027B7F" w:rsidRDefault="00567453" w:rsidP="00BF409F">
      <w:pPr>
        <w:pStyle w:val="EndNoteBibliography"/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bookmarkStart w:id="10" w:name="_ENREF_10"/>
      <w:r w:rsidRPr="00027B7F">
        <w:rPr>
          <w:rFonts w:ascii="Times New Roman" w:hAnsi="Times New Roman" w:cs="Times New Roman"/>
          <w:sz w:val="24"/>
          <w:szCs w:val="24"/>
        </w:rPr>
        <w:t>Sorlie, T., Perou, C. M., Tibshirani, R., Aas, T., Geisler, S., Johnsen, H., Hastie, T., Eisen, M. B., van de Rijn, M., Jeffrey, S. S.</w:t>
      </w:r>
      <w:r w:rsidRPr="00027B7F">
        <w:rPr>
          <w:rFonts w:ascii="Times New Roman" w:hAnsi="Times New Roman" w:cs="Times New Roman"/>
          <w:i/>
          <w:sz w:val="24"/>
          <w:szCs w:val="24"/>
        </w:rPr>
        <w:t>, et al.</w:t>
      </w:r>
      <w:r w:rsidRPr="00027B7F">
        <w:rPr>
          <w:rFonts w:ascii="Times New Roman" w:hAnsi="Times New Roman" w:cs="Times New Roman"/>
          <w:sz w:val="24"/>
          <w:szCs w:val="24"/>
        </w:rPr>
        <w:t xml:space="preserve"> (2001). Gene expression patterns of breast carcinomas distinguish tumor subclasses with clinical implications. Proceedings of the National Academy of Sciences of the United States of America</w:t>
      </w:r>
      <w:r w:rsidRPr="00027B7F">
        <w:rPr>
          <w:rFonts w:ascii="Times New Roman" w:hAnsi="Times New Roman" w:cs="Times New Roman"/>
          <w:i/>
          <w:sz w:val="24"/>
          <w:szCs w:val="24"/>
        </w:rPr>
        <w:t xml:space="preserve"> 98</w:t>
      </w:r>
      <w:r w:rsidRPr="00027B7F">
        <w:rPr>
          <w:rFonts w:ascii="Times New Roman" w:hAnsi="Times New Roman" w:cs="Times New Roman"/>
          <w:sz w:val="24"/>
          <w:szCs w:val="24"/>
        </w:rPr>
        <w:t>, 10869-10874.</w:t>
      </w:r>
      <w:bookmarkEnd w:id="10"/>
    </w:p>
    <w:p w14:paraId="2E870D51" w14:textId="77777777" w:rsidR="00567453" w:rsidRPr="00027B7F" w:rsidRDefault="00567453" w:rsidP="00BF409F">
      <w:pPr>
        <w:pStyle w:val="EndNoteBibliography"/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bookmarkStart w:id="11" w:name="_ENREF_11"/>
      <w:r w:rsidRPr="00027B7F">
        <w:rPr>
          <w:rFonts w:ascii="Times New Roman" w:hAnsi="Times New Roman" w:cs="Times New Roman"/>
          <w:sz w:val="24"/>
          <w:szCs w:val="24"/>
        </w:rPr>
        <w:t>Sorlie, T., Tibshirani, R., Parker, J., Hastie, T., Marron, J. S., Nobel, A., Deng, S., Johnsen, H., Pesich, R., Geisler, S.</w:t>
      </w:r>
      <w:r w:rsidRPr="00027B7F">
        <w:rPr>
          <w:rFonts w:ascii="Times New Roman" w:hAnsi="Times New Roman" w:cs="Times New Roman"/>
          <w:i/>
          <w:sz w:val="24"/>
          <w:szCs w:val="24"/>
        </w:rPr>
        <w:t>, et al.</w:t>
      </w:r>
      <w:r w:rsidRPr="00027B7F">
        <w:rPr>
          <w:rFonts w:ascii="Times New Roman" w:hAnsi="Times New Roman" w:cs="Times New Roman"/>
          <w:sz w:val="24"/>
          <w:szCs w:val="24"/>
        </w:rPr>
        <w:t xml:space="preserve"> (2003). Repeated observation of breast tumor subtypes in independent gene expression data sets. Proceedings of the National Academy of Sciences of the United States of America</w:t>
      </w:r>
      <w:r w:rsidRPr="00027B7F">
        <w:rPr>
          <w:rFonts w:ascii="Times New Roman" w:hAnsi="Times New Roman" w:cs="Times New Roman"/>
          <w:i/>
          <w:sz w:val="24"/>
          <w:szCs w:val="24"/>
        </w:rPr>
        <w:t xml:space="preserve"> 100</w:t>
      </w:r>
      <w:r w:rsidRPr="00027B7F">
        <w:rPr>
          <w:rFonts w:ascii="Times New Roman" w:hAnsi="Times New Roman" w:cs="Times New Roman"/>
          <w:sz w:val="24"/>
          <w:szCs w:val="24"/>
        </w:rPr>
        <w:t>, 8418-8423.</w:t>
      </w:r>
      <w:bookmarkEnd w:id="11"/>
    </w:p>
    <w:p w14:paraId="11570641" w14:textId="77777777" w:rsidR="00567453" w:rsidRPr="00027B7F" w:rsidRDefault="00567453" w:rsidP="00BF409F">
      <w:pPr>
        <w:pStyle w:val="EndNoteBibliography"/>
        <w:spacing w:line="360" w:lineRule="auto"/>
        <w:rPr>
          <w:rFonts w:ascii="Times New Roman" w:hAnsi="Times New Roman" w:cs="Times New Roman"/>
          <w:sz w:val="24"/>
          <w:szCs w:val="24"/>
        </w:rPr>
      </w:pPr>
      <w:bookmarkStart w:id="12" w:name="_ENREF_12"/>
      <w:r w:rsidRPr="00027B7F">
        <w:rPr>
          <w:rFonts w:ascii="Times New Roman" w:hAnsi="Times New Roman" w:cs="Times New Roman"/>
          <w:sz w:val="24"/>
          <w:szCs w:val="24"/>
        </w:rPr>
        <w:lastRenderedPageBreak/>
        <w:t>Turashvili, G., Bouchal, J., Baumforth, K., Wei, W., Dziechciarkova, M., Ehrmann, J., Klein, J., Fridman, E., Skarda, J., Srovnal, J.</w:t>
      </w:r>
      <w:r w:rsidRPr="00027B7F">
        <w:rPr>
          <w:rFonts w:ascii="Times New Roman" w:hAnsi="Times New Roman" w:cs="Times New Roman"/>
          <w:i/>
          <w:sz w:val="24"/>
          <w:szCs w:val="24"/>
        </w:rPr>
        <w:t>, et al.</w:t>
      </w:r>
      <w:r w:rsidRPr="00027B7F">
        <w:rPr>
          <w:rFonts w:ascii="Times New Roman" w:hAnsi="Times New Roman" w:cs="Times New Roman"/>
          <w:sz w:val="24"/>
          <w:szCs w:val="24"/>
        </w:rPr>
        <w:t xml:space="preserve"> (2007). Novel markers for differentiation of lobular and ductal invasive breast carcinomas by laser microdissection and microarray analysis. BMC cancer</w:t>
      </w:r>
      <w:r w:rsidRPr="00027B7F">
        <w:rPr>
          <w:rFonts w:ascii="Times New Roman" w:hAnsi="Times New Roman" w:cs="Times New Roman"/>
          <w:i/>
          <w:sz w:val="24"/>
          <w:szCs w:val="24"/>
        </w:rPr>
        <w:t xml:space="preserve"> 7</w:t>
      </w:r>
      <w:r w:rsidRPr="00027B7F">
        <w:rPr>
          <w:rFonts w:ascii="Times New Roman" w:hAnsi="Times New Roman" w:cs="Times New Roman"/>
          <w:sz w:val="24"/>
          <w:szCs w:val="24"/>
        </w:rPr>
        <w:t>, 55.</w:t>
      </w:r>
      <w:bookmarkEnd w:id="12"/>
    </w:p>
    <w:p w14:paraId="4359FCAF" w14:textId="140B520A" w:rsidR="00291571" w:rsidRPr="00027B7F" w:rsidRDefault="00041B1A" w:rsidP="00BF409F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027B7F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291571" w:rsidRPr="00027B7F" w:rsidSect="0029157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ancer Cell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teps9we0t2x508exp0rxpzv2fwaart5fxtfx&quot;&gt;R01_PQ11 library&lt;record-ids&gt;&lt;item&gt;100&lt;/item&gt;&lt;item&gt;101&lt;/item&gt;&lt;item&gt;102&lt;/item&gt;&lt;item&gt;103&lt;/item&gt;&lt;item&gt;109&lt;/item&gt;&lt;item&gt;110&lt;/item&gt;&lt;item&gt;111&lt;/item&gt;&lt;item&gt;112&lt;/item&gt;&lt;item&gt;113&lt;/item&gt;&lt;item&gt;114&lt;/item&gt;&lt;item&gt;115&lt;/item&gt;&lt;item&gt;116&lt;/item&gt;&lt;/record-ids&gt;&lt;/item&gt;&lt;/Libraries&gt;"/>
  </w:docVars>
  <w:rsids>
    <w:rsidRoot w:val="00291571"/>
    <w:rsid w:val="00027B7F"/>
    <w:rsid w:val="00041B1A"/>
    <w:rsid w:val="00100404"/>
    <w:rsid w:val="00291571"/>
    <w:rsid w:val="0037474A"/>
    <w:rsid w:val="00426D25"/>
    <w:rsid w:val="004479EF"/>
    <w:rsid w:val="004A041D"/>
    <w:rsid w:val="004E3724"/>
    <w:rsid w:val="00567453"/>
    <w:rsid w:val="005A3A07"/>
    <w:rsid w:val="007E5E0F"/>
    <w:rsid w:val="00890A07"/>
    <w:rsid w:val="008D4D98"/>
    <w:rsid w:val="00BF409F"/>
    <w:rsid w:val="00FD5A6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B1E084F"/>
  <w15:chartTrackingRefBased/>
  <w15:docId w15:val="{77247F0F-01DF-405B-82CE-57D7C4C3C75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291571"/>
    <w:pPr>
      <w:spacing w:after="200" w:line="276" w:lineRule="auto"/>
    </w:pPr>
    <w:rPr>
      <w:rFonts w:eastAsiaTheme="minorEastAsia"/>
      <w:lang w:val="en-A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291571"/>
    <w:pPr>
      <w:spacing w:after="0" w:line="240" w:lineRule="auto"/>
    </w:pPr>
    <w:rPr>
      <w:rFonts w:eastAsiaTheme="minorEastAsia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link w:val="EndNoteBibliographyTitleChar"/>
    <w:rsid w:val="00041B1A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41B1A"/>
    <w:rPr>
      <w:rFonts w:ascii="Calibri" w:eastAsiaTheme="minorEastAsia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041B1A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41B1A"/>
    <w:rPr>
      <w:rFonts w:ascii="Calibri" w:eastAsiaTheme="minorEastAsia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041B1A"/>
    <w:rPr>
      <w:color w:val="0563C1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041B1A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1000</Words>
  <Characters>5934</Characters>
  <Application>Microsoft Macintosh Word</Application>
  <DocSecurity>0</DocSecurity>
  <Lines>92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91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drich Eckhardt</dc:creator>
  <cp:keywords/>
  <dc:description/>
  <cp:lastModifiedBy>Robin Anderson</cp:lastModifiedBy>
  <cp:revision>2</cp:revision>
  <dcterms:created xsi:type="dcterms:W3CDTF">2019-12-05T06:54:00Z</dcterms:created>
  <dcterms:modified xsi:type="dcterms:W3CDTF">2019-12-05T06:54:00Z</dcterms:modified>
</cp:coreProperties>
</file>